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3B587F7"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291E15">
        <w:rPr>
          <w:rFonts w:eastAsia="Times New Roman" w:cstheme="minorHAnsi"/>
          <w:sz w:val="28"/>
          <w:szCs w:val="28"/>
        </w:rPr>
        <w:t>Functional i</w:t>
      </w:r>
      <w:r w:rsidR="00D02CEC" w:rsidRPr="003407A9">
        <w:rPr>
          <w:rFonts w:eastAsia="Times New Roman" w:cstheme="minorHAnsi"/>
          <w:sz w:val="28"/>
          <w:szCs w:val="28"/>
        </w:rPr>
        <w:t xml:space="preserve">ntraspecific </w:t>
      </w:r>
      <w:r w:rsidR="00291E15">
        <w:rPr>
          <w:rFonts w:eastAsia="Times New Roman" w:cstheme="minorHAnsi"/>
          <w:sz w:val="28"/>
          <w:szCs w:val="28"/>
        </w:rPr>
        <w:t>variation</w:t>
      </w:r>
      <w:r w:rsidR="00D02CEC" w:rsidRPr="003407A9">
        <w:rPr>
          <w:rFonts w:eastAsia="Times New Roman" w:cstheme="minorHAnsi"/>
          <w:sz w:val="28"/>
          <w:szCs w:val="28"/>
        </w:rPr>
        <w:t xml:space="preserve"> in </w:t>
      </w:r>
      <w:r w:rsidR="00421536">
        <w:rPr>
          <w:rFonts w:eastAsia="Times New Roman" w:cstheme="minorHAnsi"/>
          <w:sz w:val="28"/>
          <w:szCs w:val="28"/>
        </w:rPr>
        <w:t xml:space="preserve">the base water potential for </w:t>
      </w:r>
      <w:r w:rsidR="00291E15">
        <w:rPr>
          <w:rFonts w:eastAsia="Times New Roman" w:cstheme="minorHAnsi"/>
          <w:sz w:val="28"/>
          <w:szCs w:val="28"/>
        </w:rPr>
        <w:t xml:space="preserve">seed </w:t>
      </w:r>
      <w:r w:rsidR="001F5DC7">
        <w:rPr>
          <w:rFonts w:eastAsia="Times New Roman" w:cstheme="minorHAnsi"/>
          <w:sz w:val="28"/>
          <w:szCs w:val="28"/>
        </w:rPr>
        <w:t xml:space="preserve">germination </w:t>
      </w:r>
      <w:r w:rsidR="00291E15">
        <w:rPr>
          <w:rFonts w:eastAsia="Times New Roman" w:cstheme="minorHAnsi"/>
          <w:sz w:val="28"/>
          <w:szCs w:val="28"/>
        </w:rPr>
        <w:t>along</w:t>
      </w:r>
      <w:r w:rsidR="00D02CEC" w:rsidRPr="003407A9">
        <w:rPr>
          <w:rFonts w:eastAsia="Times New Roman" w:cstheme="minorHAnsi"/>
          <w:sz w:val="28"/>
          <w:szCs w:val="28"/>
        </w:rPr>
        <w:t xml:space="preserve">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6D351F5E"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Author list</w:t>
      </w:r>
    </w:p>
    <w:p w14:paraId="697E92B9" w14:textId="3E8A9872"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Espinosa del Alba, C.</w:t>
      </w:r>
      <w:r w:rsidR="000B4753">
        <w:rPr>
          <w:rFonts w:eastAsia="Times New Roman" w:cstheme="minorHAnsi"/>
          <w:vertAlign w:val="superscript"/>
          <w:lang w:val="es-CO"/>
        </w:rPr>
        <w:t>1</w:t>
      </w:r>
      <w:r w:rsidRPr="001265D3">
        <w:rPr>
          <w:rFonts w:eastAsia="Times New Roman" w:cstheme="minorHAnsi"/>
          <w:lang w:val="es-CO"/>
        </w:rPr>
        <w:t>, Cruz-Tejada, D.</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2</w:t>
      </w:r>
      <w:r w:rsidRPr="001265D3">
        <w:rPr>
          <w:rFonts w:eastAsia="Times New Roman" w:cstheme="minorHAnsi"/>
          <w:lang w:val="es-CO"/>
        </w:rPr>
        <w:t xml:space="preserve">, Jiménez-Alfaro, </w:t>
      </w:r>
      <w:r w:rsidR="00D87E7E" w:rsidRPr="001265D3">
        <w:rPr>
          <w:rFonts w:eastAsia="Times New Roman" w:cstheme="minorHAnsi"/>
          <w:lang w:val="es-CO"/>
        </w:rPr>
        <w:t>B.</w:t>
      </w:r>
      <w:r w:rsidR="000B4753" w:rsidRPr="000B4753">
        <w:rPr>
          <w:rFonts w:eastAsia="Times New Roman" w:cstheme="minorHAnsi"/>
          <w:vertAlign w:val="superscript"/>
          <w:lang w:val="es-CO"/>
        </w:rPr>
        <w:t xml:space="preserve"> </w:t>
      </w:r>
      <w:r w:rsidR="000B4753">
        <w:rPr>
          <w:rFonts w:eastAsia="Times New Roman" w:cstheme="minorHAnsi"/>
          <w:vertAlign w:val="superscript"/>
          <w:lang w:val="es-CO"/>
        </w:rPr>
        <w:t>1</w:t>
      </w:r>
      <w:r w:rsidR="00D87E7E" w:rsidRPr="001265D3">
        <w:rPr>
          <w:rFonts w:eastAsia="Times New Roman" w:cstheme="minorHAnsi"/>
          <w:lang w:val="es-CO"/>
        </w:rPr>
        <w:t>,</w:t>
      </w:r>
      <w:r w:rsidR="00FC3071" w:rsidRPr="001265D3">
        <w:rPr>
          <w:rFonts w:eastAsia="Times New Roman" w:cstheme="minorHAnsi"/>
          <w:lang w:val="es-CO"/>
        </w:rPr>
        <w:t xml:space="preserve"> and E. Fernández-Pascual</w:t>
      </w:r>
      <w:r w:rsidR="000B4753">
        <w:rPr>
          <w:rFonts w:eastAsia="Times New Roman" w:cstheme="minorHAnsi"/>
          <w:vertAlign w:val="superscript"/>
          <w:lang w:val="es-CO"/>
        </w:rPr>
        <w:t>1</w:t>
      </w:r>
      <w:r w:rsidR="00FC3071" w:rsidRPr="001265D3">
        <w:rPr>
          <w:rFonts w:eastAsia="Times New Roman" w:cstheme="minorHAnsi"/>
          <w:lang w:val="es-CO"/>
        </w:rPr>
        <w:t xml:space="preserve">.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235304E5" w:rsidR="00131116" w:rsidRPr="00AF5C6A" w:rsidRDefault="000B4753" w:rsidP="00EE2B1C">
      <w:pPr>
        <w:spacing w:after="0" w:line="360" w:lineRule="auto"/>
        <w:textAlignment w:val="baseline"/>
        <w:rPr>
          <w:rFonts w:eastAsia="Times New Roman" w:cstheme="minorHAnsi"/>
          <w:color w:val="000000"/>
          <w:lang w:val="en-US" w:eastAsia="ca-ES"/>
        </w:rPr>
      </w:pPr>
      <w:r w:rsidRPr="000B4753">
        <w:rPr>
          <w:rFonts w:eastAsia="Times New Roman" w:cstheme="minorHAnsi"/>
          <w:vertAlign w:val="superscript"/>
          <w:lang w:val="en-US"/>
        </w:rPr>
        <w:t>1</w:t>
      </w:r>
      <w:r w:rsidR="00EE2B1C"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00EE2B1C"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Univ</w:t>
      </w:r>
      <w:r w:rsidR="00291E15">
        <w:rPr>
          <w:rFonts w:eastAsia="Times New Roman" w:cstheme="minorHAnsi"/>
          <w:color w:val="000000"/>
          <w:lang w:eastAsia="ca-ES"/>
        </w:rPr>
        <w:t>ersity of</w:t>
      </w:r>
      <w:r w:rsidR="00131116" w:rsidRPr="003407A9">
        <w:rPr>
          <w:rFonts w:eastAsia="Times New Roman" w:cstheme="minorHAnsi"/>
          <w:color w:val="000000"/>
          <w:lang w:eastAsia="ca-ES"/>
        </w:rPr>
        <w:t xml:space="preserve"> </w:t>
      </w:r>
      <w:r w:rsidR="00131116" w:rsidRPr="00AF5C6A">
        <w:rPr>
          <w:rFonts w:eastAsia="Times New Roman" w:cstheme="minorHAnsi"/>
          <w:color w:val="000000"/>
          <w:lang w:val="en-US" w:eastAsia="ca-ES"/>
        </w:rPr>
        <w:t>Oviedo-CSIC-Princ</w:t>
      </w:r>
      <w:r w:rsidR="00291E15" w:rsidRPr="00AF5C6A">
        <w:rPr>
          <w:rFonts w:eastAsia="Times New Roman" w:cstheme="minorHAnsi"/>
          <w:color w:val="000000"/>
          <w:lang w:val="en-US" w:eastAsia="ca-ES"/>
        </w:rPr>
        <w:t>ipality of</w:t>
      </w:r>
      <w:r w:rsidR="00131116" w:rsidRPr="00AF5C6A">
        <w:rPr>
          <w:rFonts w:eastAsia="Times New Roman" w:cstheme="minorHAnsi"/>
          <w:color w:val="000000"/>
          <w:lang w:val="en-US" w:eastAsia="ca-ES"/>
        </w:rPr>
        <w:t xml:space="preserve"> Asturias)</w:t>
      </w:r>
      <w:r w:rsidR="00291E15" w:rsidRPr="00AF5C6A">
        <w:rPr>
          <w:rFonts w:eastAsia="Times New Roman" w:cstheme="minorHAnsi"/>
          <w:color w:val="000000"/>
          <w:lang w:val="en-US" w:eastAsia="ca-ES"/>
        </w:rPr>
        <w:t>, University of Oviedo</w:t>
      </w:r>
      <w:r w:rsidR="00131116" w:rsidRPr="00AF5C6A">
        <w:rPr>
          <w:rFonts w:eastAsia="Times New Roman" w:cstheme="minorHAnsi"/>
          <w:color w:val="000000"/>
          <w:lang w:val="en-US" w:eastAsia="ca-ES"/>
        </w:rPr>
        <w:t xml:space="preserve">, 33600 Mieres, Spain. </w:t>
      </w:r>
    </w:p>
    <w:p w14:paraId="2AB92EBC" w14:textId="06B4E420" w:rsidR="00D02CEC" w:rsidRPr="00705EDD" w:rsidRDefault="000B4753" w:rsidP="00EE2B1C">
      <w:pPr>
        <w:spacing w:after="0" w:line="360" w:lineRule="auto"/>
        <w:rPr>
          <w:rFonts w:eastAsia="Times New Roman" w:cstheme="minorHAnsi"/>
          <w:lang w:val="es-ES"/>
        </w:rPr>
      </w:pPr>
      <w:r>
        <w:rPr>
          <w:rFonts w:eastAsia="Times New Roman" w:cstheme="minorHAnsi"/>
          <w:vertAlign w:val="superscript"/>
          <w:lang w:val="es-CO"/>
        </w:rPr>
        <w:t>2</w:t>
      </w:r>
      <w:r w:rsidR="007934BC" w:rsidRPr="00705EDD">
        <w:rPr>
          <w:rFonts w:eastAsia="Times New Roman" w:cstheme="minorHAnsi"/>
          <w:lang w:val="es-ES"/>
        </w:rPr>
        <w:t xml:space="preserve">University of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r w:rsidR="0093394D" w:rsidRPr="00705EDD">
        <w:rPr>
          <w:rFonts w:eastAsia="Times New Roman" w:cstheme="minorHAnsi"/>
          <w:lang w:val="es-ES"/>
        </w:rPr>
        <w:t>Italy.</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b/>
          <w:bCs/>
          <w:sz w:val="22"/>
          <w:szCs w:val="22"/>
          <w:lang w:val="es-CO" w:eastAsia="ca-ES"/>
        </w:rPr>
        <w:t>Correspondence author</w:t>
      </w:r>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9"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0"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1"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4FFD9648"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This research was funded by the Spanish Research Agency (AEI/10.13039/501100011033).</w:t>
      </w:r>
      <w:r w:rsidR="009D2490" w:rsidRPr="003407A9">
        <w:rPr>
          <w:lang w:eastAsia="ca-ES"/>
        </w:rPr>
        <w:t xml:space="preserve"> </w:t>
      </w:r>
      <w:r w:rsidR="006F4C73" w:rsidRPr="008A61A3">
        <w:rPr>
          <w:lang w:val="es-ES" w:eastAsia="ca-ES"/>
        </w:rPr>
        <w:t>SEEDALP: Seed ecological spectrum of alpine plant communities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291E15">
        <w:rPr>
          <w:lang w:val="es-ES" w:eastAsia="ca-ES"/>
        </w:rPr>
        <w:t>/Xix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C51647" w:rsidRDefault="00F24945" w:rsidP="00EE2B1C">
      <w:pPr>
        <w:spacing w:line="360" w:lineRule="auto"/>
        <w:jc w:val="both"/>
        <w:rPr>
          <w:b/>
          <w:bCs/>
        </w:rPr>
      </w:pPr>
      <w:r w:rsidRPr="00C51647">
        <w:rPr>
          <w:b/>
          <w:bCs/>
        </w:rPr>
        <w:t>Author contributions</w:t>
      </w:r>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commentRangeStart w:id="1"/>
      <w:commentRangeStart w:id="2"/>
      <w:r w:rsidRPr="003407A9">
        <w:t xml:space="preserve">Raw data and </w:t>
      </w:r>
      <w:r w:rsidR="00470240" w:rsidRPr="003407A9">
        <w:t xml:space="preserve">R </w:t>
      </w:r>
      <w:r w:rsidRPr="003407A9">
        <w:t xml:space="preserve">script </w:t>
      </w:r>
      <w:r w:rsidR="00470240" w:rsidRPr="003407A9">
        <w:t>for analysis are available in GitHub (XXX)</w:t>
      </w:r>
      <w:commentRangeEnd w:id="1"/>
      <w:r w:rsidR="000B611B">
        <w:rPr>
          <w:rStyle w:val="Refdecomentario"/>
        </w:rPr>
        <w:commentReference w:id="1"/>
      </w:r>
      <w:commentRangeEnd w:id="2"/>
      <w:r w:rsidR="00B41CD9">
        <w:rPr>
          <w:rStyle w:val="Refdecomentario"/>
        </w:rPr>
        <w:commentReference w:id="2"/>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lastRenderedPageBreak/>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5BEED173" w14:textId="0DFE7295" w:rsidR="00572139" w:rsidRDefault="00FA508B" w:rsidP="002D07AE">
      <w:pPr>
        <w:spacing w:line="360" w:lineRule="auto"/>
        <w:jc w:val="both"/>
      </w:pPr>
      <w:r w:rsidRPr="003407A9">
        <w:t xml:space="preserve">1. </w:t>
      </w:r>
      <w:r w:rsidR="00464D56" w:rsidRPr="003407A9">
        <w:t>Intraspecific v</w:t>
      </w:r>
      <w:r w:rsidR="0083629D">
        <w:t>ariation</w:t>
      </w:r>
      <w:r w:rsidR="0081459B" w:rsidRPr="003407A9">
        <w:t xml:space="preserve"> </w:t>
      </w:r>
      <w:r w:rsidR="00EC1EF1">
        <w:t>exists</w:t>
      </w:r>
      <w:r w:rsidR="00A31D4A" w:rsidRPr="003407A9">
        <w:t xml:space="preserve"> in a wide </w:t>
      </w:r>
      <w:r w:rsidR="00C2035D" w:rsidRPr="003407A9">
        <w:t>range</w:t>
      </w:r>
      <w:r w:rsidR="00A31D4A" w:rsidRPr="003407A9">
        <w:t xml:space="preserve"> of biological processes</w:t>
      </w:r>
      <w:r w:rsidR="00660BE0">
        <w:t xml:space="preserve"> and is the source for</w:t>
      </w:r>
      <w:r w:rsidR="00526365" w:rsidRPr="003407A9">
        <w:t xml:space="preserve"> </w:t>
      </w:r>
      <w:r w:rsidR="00222D5E">
        <w:t xml:space="preserve">species </w:t>
      </w:r>
      <w:r w:rsidR="00526365" w:rsidRPr="003407A9">
        <w:t>adaptation</w:t>
      </w:r>
      <w:r w:rsidR="00F5499B" w:rsidRPr="003407A9">
        <w:t xml:space="preserve"> </w:t>
      </w:r>
      <w:r w:rsidR="00481049">
        <w:t>to</w:t>
      </w:r>
      <w:r w:rsidR="007C2621" w:rsidRPr="003407A9">
        <w:t xml:space="preserve"> </w:t>
      </w:r>
      <w:r w:rsidR="00527413">
        <w:t>environmental</w:t>
      </w:r>
      <w:r w:rsidR="007C2621" w:rsidRPr="003407A9">
        <w:t xml:space="preserve"> change</w:t>
      </w:r>
      <w:r w:rsidR="00527413">
        <w:t>s</w:t>
      </w:r>
      <w:r w:rsidR="00F5499B" w:rsidRPr="003407A9">
        <w:t>.</w:t>
      </w:r>
      <w:r w:rsidR="001459B8">
        <w:t xml:space="preserve"> Plant </w:t>
      </w:r>
      <w:r w:rsidR="00A0684F">
        <w:t>reproduction</w:t>
      </w:r>
      <w:r w:rsidR="001459B8">
        <w:t xml:space="preserve"> by seed</w:t>
      </w:r>
      <w:r w:rsidR="00965923" w:rsidRPr="003407A9">
        <w:t xml:space="preserve"> </w:t>
      </w:r>
      <w:r w:rsidR="00F14CEB">
        <w:t>relies on</w:t>
      </w:r>
      <w:r w:rsidR="007A5ECB">
        <w:t xml:space="preserve"> seed germination, a</w:t>
      </w:r>
      <w:r w:rsidR="00EE1159">
        <w:t>n irreversible</w:t>
      </w:r>
      <w:r w:rsidR="007A5ECB">
        <w:t xml:space="preserve"> physiological process regulated by environmental </w:t>
      </w:r>
      <w:r w:rsidR="00CB2B26">
        <w:t xml:space="preserve">temperature and </w:t>
      </w:r>
      <w:r w:rsidR="00415C96">
        <w:t>water availability.</w:t>
      </w:r>
      <w:r w:rsidR="00CB2B26">
        <w:t xml:space="preserve"> Intraspecific variation in the thermal thresholds for germination is</w:t>
      </w:r>
      <w:r w:rsidR="00101C98">
        <w:t xml:space="preserve"> widespread </w:t>
      </w:r>
      <w:r w:rsidR="00A2477A">
        <w:t xml:space="preserve">in seed plants </w:t>
      </w:r>
      <w:r w:rsidR="00101C98">
        <w:t xml:space="preserve">and has been </w:t>
      </w:r>
      <w:r w:rsidR="00547D00">
        <w:t xml:space="preserve">the </w:t>
      </w:r>
      <w:r w:rsidR="00101C98">
        <w:t xml:space="preserve">subject </w:t>
      </w:r>
      <w:r w:rsidR="00547D00">
        <w:t>of</w:t>
      </w:r>
      <w:r w:rsidR="00101C98">
        <w:t xml:space="preserve"> abundant research. However, much less </w:t>
      </w:r>
      <w:r w:rsidR="00456306">
        <w:t>is</w:t>
      </w:r>
      <w:r w:rsidR="00101C98">
        <w:t xml:space="preserve"> known about </w:t>
      </w:r>
      <w:r w:rsidR="00797450">
        <w:t xml:space="preserve">intraspecific variation in </w:t>
      </w:r>
      <w:r w:rsidR="00137DFA">
        <w:t xml:space="preserve">the </w:t>
      </w:r>
      <w:r w:rsidR="00797450">
        <w:t>water thresholds for seed germination.</w:t>
      </w:r>
      <w:r w:rsidR="00415C96">
        <w:t xml:space="preserve"> </w:t>
      </w:r>
      <w:r w:rsidR="00E2581E">
        <w:t>T</w:t>
      </w:r>
      <w:r w:rsidR="00E2581E" w:rsidRPr="003407A9">
        <w:t xml:space="preserve">he extent </w:t>
      </w:r>
      <w:r w:rsidR="00DE336A">
        <w:t xml:space="preserve">and scale </w:t>
      </w:r>
      <w:r w:rsidR="00E2581E" w:rsidRPr="003407A9">
        <w:t xml:space="preserve">of intraspecific </w:t>
      </w:r>
      <w:r w:rsidR="00E2581E">
        <w:t>variation</w:t>
      </w:r>
      <w:r w:rsidR="00E2581E" w:rsidRPr="003407A9">
        <w:t xml:space="preserve"> </w:t>
      </w:r>
      <w:r w:rsidR="00E2581E">
        <w:t>in the</w:t>
      </w:r>
      <w:r w:rsidR="00E2581E" w:rsidRPr="003407A9">
        <w:t xml:space="preserve"> germination base water potential</w:t>
      </w:r>
      <w:r w:rsidR="00E2581E">
        <w:t xml:space="preserve"> (</w:t>
      </w:r>
      <w:r w:rsidR="00951D09" w:rsidRPr="003407A9">
        <w:rPr>
          <w:rFonts w:cstheme="minorHAnsi"/>
        </w:rPr>
        <w:t>ψ</w:t>
      </w:r>
      <w:r w:rsidR="00951D09" w:rsidRPr="003407A9">
        <w:rPr>
          <w:rFonts w:cstheme="minorHAnsi"/>
          <w:vertAlign w:val="subscript"/>
        </w:rPr>
        <w:t>b</w:t>
      </w:r>
      <w:r w:rsidR="00951D09">
        <w:t xml:space="preserve"> </w:t>
      </w:r>
      <w:r w:rsidR="00E2581E">
        <w:t xml:space="preserve">i.e. </w:t>
      </w:r>
      <w:r w:rsidR="002E72EB">
        <w:t xml:space="preserve">the </w:t>
      </w:r>
      <w:r w:rsidR="00E2581E">
        <w:t xml:space="preserve">minimum </w:t>
      </w:r>
      <w:r w:rsidR="002E72EB">
        <w:t xml:space="preserve">amount of </w:t>
      </w:r>
      <w:r w:rsidR="00E2581E">
        <w:t xml:space="preserve">water </w:t>
      </w:r>
      <w:r w:rsidR="002E72EB">
        <w:t>required</w:t>
      </w:r>
      <w:r w:rsidR="00E2581E">
        <w:t xml:space="preserve"> for germination)</w:t>
      </w:r>
      <w:r w:rsidR="00E2581E" w:rsidRPr="003407A9">
        <w:t xml:space="preserve"> </w:t>
      </w:r>
      <w:r w:rsidR="00CC09A7">
        <w:t xml:space="preserve">can be </w:t>
      </w:r>
      <w:r w:rsidR="00DE336A">
        <w:t>of</w:t>
      </w:r>
      <w:r w:rsidR="00CC09A7">
        <w:t xml:space="preserve"> high ecological significan</w:t>
      </w:r>
      <w:r w:rsidR="00DE336A">
        <w:t>ce</w:t>
      </w:r>
      <w:r w:rsidR="00CC09A7">
        <w:t xml:space="preserve"> in water-limited ecosystems</w:t>
      </w:r>
      <w:r w:rsidR="007B69E6">
        <w:t xml:space="preserve">, but this </w:t>
      </w:r>
      <w:r w:rsidR="007B6B05">
        <w:t>functionality</w:t>
      </w:r>
      <w:r w:rsidR="007B69E6">
        <w:t xml:space="preserve"> has never been tested at microclimatic scales.</w:t>
      </w:r>
    </w:p>
    <w:p w14:paraId="15375AB3" w14:textId="18A8479B" w:rsidR="0081459B" w:rsidRPr="003407A9" w:rsidRDefault="00FA508B" w:rsidP="00EF314C">
      <w:pPr>
        <w:spacing w:line="360" w:lineRule="auto"/>
        <w:jc w:val="both"/>
      </w:pPr>
      <w:r w:rsidRPr="003407A9">
        <w:t>2.</w:t>
      </w:r>
      <w:r w:rsidR="008F5605" w:rsidRPr="003407A9">
        <w:t xml:space="preserve"> </w:t>
      </w:r>
      <w:r w:rsidR="004F1193">
        <w:t>We</w:t>
      </w:r>
      <w:r w:rsidR="004F1193" w:rsidRPr="003407A9">
        <w:t xml:space="preserve"> </w:t>
      </w:r>
      <w:r w:rsidR="00983C96">
        <w:t xml:space="preserve">tested the </w:t>
      </w:r>
      <w:r w:rsidR="00BA7E22" w:rsidRPr="00BA7E22">
        <w:t>hypothesis that</w:t>
      </w:r>
      <w:r w:rsidR="00EF314C">
        <w:t xml:space="preserve"> </w:t>
      </w:r>
      <w:r w:rsidR="00205F9B">
        <w:t>water thresholds for seed germination</w:t>
      </w:r>
      <w:r w:rsidR="00205F9B" w:rsidRPr="00BA7E22">
        <w:t xml:space="preserve"> </w:t>
      </w:r>
      <w:r w:rsidR="00BA7E22" w:rsidRPr="00BA7E22">
        <w:t xml:space="preserve">show functional intraspecific variation along local </w:t>
      </w:r>
      <w:r w:rsidR="00EF314C">
        <w:t xml:space="preserve">microclimatic </w:t>
      </w:r>
      <w:r w:rsidR="00BA7E22" w:rsidRPr="00BA7E22">
        <w:t xml:space="preserve">gradients </w:t>
      </w:r>
      <w:r w:rsidR="004F1193">
        <w:t>in water</w:t>
      </w:r>
      <w:r w:rsidR="004F1193" w:rsidRPr="003407A9">
        <w:t xml:space="preserve">-limited </w:t>
      </w:r>
      <w:r w:rsidR="004F1193">
        <w:t xml:space="preserve">Mediterranean alpine </w:t>
      </w:r>
      <w:r w:rsidR="00527413">
        <w:t>ecosystems</w:t>
      </w:r>
      <w:r w:rsidR="004F1193">
        <w:t xml:space="preserve"> of the </w:t>
      </w:r>
      <w:r w:rsidR="004F1193" w:rsidRPr="003407A9">
        <w:t>Iberian Peninsula</w:t>
      </w:r>
      <w:r w:rsidR="004F1193">
        <w:t xml:space="preserve"> (SW Europe)</w:t>
      </w:r>
      <w:r w:rsidR="00C83015" w:rsidRPr="003407A9">
        <w:t xml:space="preserve">. </w:t>
      </w:r>
      <w:r w:rsidR="003A3B62" w:rsidRPr="003407A9">
        <w:t>W</w:t>
      </w:r>
      <w:r w:rsidR="00C73887" w:rsidRPr="003407A9">
        <w:t>e sampled 18 subpopulations</w:t>
      </w:r>
      <w:r w:rsidR="00C53F28">
        <w:t xml:space="preserve"> </w:t>
      </w:r>
      <w:r w:rsidR="00527413">
        <w:t xml:space="preserve">of the </w:t>
      </w:r>
      <w:r w:rsidR="00527413" w:rsidRPr="003407A9">
        <w:t xml:space="preserve">species </w:t>
      </w:r>
      <w:r w:rsidR="00527413" w:rsidRPr="00BB0FEA">
        <w:rPr>
          <w:i/>
          <w:iCs/>
        </w:rPr>
        <w:t>Dianthus langeanus</w:t>
      </w:r>
      <w:r w:rsidR="00527413">
        <w:rPr>
          <w:i/>
          <w:iCs/>
        </w:rPr>
        <w:t xml:space="preserve"> </w:t>
      </w:r>
      <w:r w:rsidR="00527413">
        <w:t xml:space="preserve">(Caryophyllaceae), </w:t>
      </w:r>
      <w:r w:rsidR="009024D0">
        <w:t xml:space="preserve">separated </w:t>
      </w:r>
      <w:r w:rsidR="005401E5">
        <w:t>by 10 m intervals, and with</w:t>
      </w:r>
      <w:r w:rsidR="00E91E1F" w:rsidRPr="003407A9">
        <w:t xml:space="preserve"> contrasting</w:t>
      </w:r>
      <w:r w:rsidR="009B5118" w:rsidRPr="003407A9">
        <w:t xml:space="preserve"> field-measured </w:t>
      </w:r>
      <w:r w:rsidR="005401E5">
        <w:t>microclimatic</w:t>
      </w:r>
      <w:r w:rsidR="005401E5" w:rsidRPr="003407A9">
        <w:t xml:space="preserve"> </w:t>
      </w:r>
      <w:r w:rsidR="009B5118" w:rsidRPr="003407A9">
        <w:t>conditions. We</w:t>
      </w:r>
      <w:r w:rsidR="003A3B62" w:rsidRPr="003407A9">
        <w:t xml:space="preserve"> </w:t>
      </w:r>
      <w:r w:rsidR="0067627B">
        <w:t>measured</w:t>
      </w:r>
      <w:r w:rsidR="0067627B" w:rsidRPr="003407A9">
        <w:t xml:space="preserve"> </w:t>
      </w:r>
      <w:r w:rsidR="003A3B62" w:rsidRPr="003407A9">
        <w:t xml:space="preserve">germination responses </w:t>
      </w:r>
      <w:r w:rsidR="0067627B">
        <w:t xml:space="preserve">to water stress </w:t>
      </w:r>
      <w:r w:rsidR="00FC0F41" w:rsidRPr="003407A9">
        <w:t>using polyethylene glycol (PEG)</w:t>
      </w:r>
      <w:r w:rsidR="0098651D" w:rsidRPr="003407A9">
        <w:t xml:space="preserve"> solutions</w:t>
      </w:r>
      <w:r w:rsidR="0067627B">
        <w:t xml:space="preserve">. We </w:t>
      </w:r>
      <w:r w:rsidR="003A3B62" w:rsidRPr="003407A9">
        <w:t>fitt</w:t>
      </w:r>
      <w:r w:rsidR="0067627B">
        <w:t>ed</w:t>
      </w:r>
      <w:r w:rsidR="003A3B62" w:rsidRPr="003407A9">
        <w:t xml:space="preserve"> hydro</w:t>
      </w:r>
      <w:r w:rsidR="0067627B">
        <w:t>-</w:t>
      </w:r>
      <w:r w:rsidR="003A3B62" w:rsidRPr="003407A9">
        <w:t>time models</w:t>
      </w:r>
      <w:r w:rsidR="000073A9">
        <w:t xml:space="preserve"> </w:t>
      </w:r>
      <w:r w:rsidR="005401E5">
        <w:t xml:space="preserve">to calculate the germination </w:t>
      </w:r>
      <w:r w:rsidR="00951D09" w:rsidRPr="003407A9">
        <w:rPr>
          <w:rFonts w:cstheme="minorHAnsi"/>
        </w:rPr>
        <w:t>ψ</w:t>
      </w:r>
      <w:r w:rsidR="00951D09" w:rsidRPr="003407A9">
        <w:rPr>
          <w:rFonts w:cstheme="minorHAnsi"/>
          <w:vertAlign w:val="subscript"/>
        </w:rPr>
        <w:t>b</w:t>
      </w:r>
      <w:r w:rsidR="00951D09">
        <w:t xml:space="preserve"> </w:t>
      </w:r>
      <w:r w:rsidR="003846A7">
        <w:t xml:space="preserve">of each subpopulation and tested the </w:t>
      </w:r>
      <w:r w:rsidR="007E0E5D">
        <w:t>expectation that</w:t>
      </w:r>
      <w:r w:rsidR="006F19B6">
        <w:t xml:space="preserve"> </w:t>
      </w:r>
      <w:r w:rsidR="007E0E5D">
        <w:t xml:space="preserve">seeds collected </w:t>
      </w:r>
      <w:r w:rsidR="007E0E5D" w:rsidRPr="003407A9">
        <w:t>from warmer and drier subpopulations</w:t>
      </w:r>
      <w:r w:rsidR="007E0E5D">
        <w:t xml:space="preserve"> had </w:t>
      </w:r>
      <w:r w:rsidR="006F19B6">
        <w:t xml:space="preserve">lower </w:t>
      </w:r>
      <w:r w:rsidR="00951D09" w:rsidRPr="003407A9">
        <w:rPr>
          <w:rFonts w:cstheme="minorHAnsi"/>
        </w:rPr>
        <w:t>ψ</w:t>
      </w:r>
      <w:r w:rsidR="00951D09" w:rsidRPr="003407A9">
        <w:rPr>
          <w:rFonts w:cstheme="minorHAnsi"/>
          <w:vertAlign w:val="subscript"/>
        </w:rPr>
        <w:t>b</w:t>
      </w:r>
      <w:r w:rsidR="00951D09">
        <w:t xml:space="preserve"> </w:t>
      </w:r>
      <w:r w:rsidR="007E0E5D">
        <w:t>(i.e. their germination was more drought-tolerant)</w:t>
      </w:r>
      <w:r w:rsidR="003A3B62" w:rsidRPr="003407A9">
        <w:t>.</w:t>
      </w:r>
    </w:p>
    <w:p w14:paraId="4EC6CFF0" w14:textId="66CA6F89"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951D09" w:rsidRPr="003407A9">
        <w:rPr>
          <w:rFonts w:cstheme="minorHAnsi"/>
        </w:rPr>
        <w:t>ψ</w:t>
      </w:r>
      <w:r w:rsidR="00951D09" w:rsidRPr="003407A9">
        <w:rPr>
          <w:rFonts w:cstheme="minorHAnsi"/>
          <w:vertAlign w:val="subscript"/>
        </w:rPr>
        <w:t>b</w:t>
      </w:r>
      <w:r w:rsidR="00D331B0">
        <w:t>, i.e. there was intraspecific variation in germination responses to water stress</w:t>
      </w:r>
      <w:r w:rsidR="001906D4">
        <w:t>. S</w:t>
      </w:r>
      <w:r w:rsidR="00D60204" w:rsidRPr="003407A9">
        <w:t xml:space="preserve">eeds from warmer and drier subpopulations had lower </w:t>
      </w:r>
      <w:r w:rsidR="00951D09" w:rsidRPr="003407A9">
        <w:rPr>
          <w:rFonts w:cstheme="minorHAnsi"/>
        </w:rPr>
        <w:t>ψ</w:t>
      </w:r>
      <w:r w:rsidR="00951D09" w:rsidRPr="003407A9">
        <w:rPr>
          <w:rFonts w:cstheme="minorHAnsi"/>
          <w:vertAlign w:val="subscript"/>
        </w:rPr>
        <w:t>b</w:t>
      </w:r>
      <w:r w:rsidR="00A21712">
        <w:t xml:space="preserve">, </w:t>
      </w:r>
      <w:r w:rsidR="009E3481">
        <w:t>meaning</w:t>
      </w:r>
      <w:r w:rsidR="008B4A91">
        <w:t xml:space="preserve"> the</w:t>
      </w:r>
      <w:r w:rsidR="004825E5">
        <w:t>ir germination was</w:t>
      </w:r>
      <w:r w:rsidR="00E22923" w:rsidRPr="003407A9">
        <w:t xml:space="preserve"> more </w:t>
      </w:r>
      <w:r w:rsidR="008B4A91">
        <w:t>drought-</w:t>
      </w:r>
      <w:r w:rsidR="00E22923" w:rsidRPr="003407A9">
        <w:t>tolerant</w:t>
      </w:r>
      <w:r w:rsidR="00E22923" w:rsidRPr="000E1312">
        <w:t xml:space="preserve">. </w:t>
      </w:r>
      <w:r w:rsidR="00A21712">
        <w:t xml:space="preserve">These </w:t>
      </w:r>
      <w:r w:rsidR="00CD6730">
        <w:t>results</w:t>
      </w:r>
      <w:r w:rsidR="00A21712">
        <w:t xml:space="preserve"> support </w:t>
      </w:r>
      <w:r w:rsidR="00083938">
        <w:t xml:space="preserve">that intraspecific variation in the </w:t>
      </w:r>
      <w:r w:rsidR="005D6D8E" w:rsidRPr="003407A9">
        <w:rPr>
          <w:rFonts w:cstheme="minorHAnsi"/>
        </w:rPr>
        <w:t>ψ</w:t>
      </w:r>
      <w:r w:rsidR="005D6D8E" w:rsidRPr="003407A9">
        <w:rPr>
          <w:rFonts w:cstheme="minorHAnsi"/>
          <w:vertAlign w:val="subscript"/>
        </w:rPr>
        <w:t>b</w:t>
      </w:r>
      <w:r w:rsidR="005D6D8E">
        <w:t xml:space="preserve"> </w:t>
      </w:r>
      <w:r w:rsidR="00083938">
        <w:t>for germination has functional significance</w:t>
      </w:r>
      <w:r w:rsidR="00A908F7">
        <w:t>, even at</w:t>
      </w:r>
      <w:r w:rsidR="00EA756C">
        <w:t xml:space="preserve"> environmental</w:t>
      </w:r>
      <w:r w:rsidR="00A908F7">
        <w:t xml:space="preserve"> microscale</w:t>
      </w:r>
      <w:r w:rsidR="00EA756C">
        <w:t>s</w:t>
      </w:r>
      <w:r w:rsidR="00A908F7">
        <w:t xml:space="preserve"> (c. 10 m)</w:t>
      </w:r>
      <w:r w:rsidR="002C4F7D">
        <w:t>.</w:t>
      </w:r>
    </w:p>
    <w:p w14:paraId="2B5ABCD6" w14:textId="3AF2B64D"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r w:rsidR="005B00CF">
        <w:t xml:space="preserve">the </w:t>
      </w:r>
      <w:r w:rsidR="00696AC9">
        <w:t xml:space="preserve">germination </w:t>
      </w:r>
      <w:r w:rsidR="00FE756D">
        <w:t>b</w:t>
      </w:r>
      <w:r w:rsidR="00FE756D" w:rsidRPr="003407A9">
        <w:t xml:space="preserve">ase water potential is a functional trait with important consequences for individual </w:t>
      </w:r>
      <w:r w:rsidR="00A35AC0">
        <w:t xml:space="preserve">phenology, </w:t>
      </w:r>
      <w:r w:rsidR="00EE1159">
        <w:t>reproduction,</w:t>
      </w:r>
      <w:r w:rsidR="00EA756C">
        <w:t xml:space="preserve"> and </w:t>
      </w:r>
      <w:r w:rsidR="00FE756D" w:rsidRPr="003407A9">
        <w:t>fitness</w:t>
      </w:r>
      <w:r w:rsidR="00FE756D">
        <w:t xml:space="preserve"> </w:t>
      </w:r>
      <w:r w:rsidR="00E17AF3">
        <w:t>in water-limited ecosystems</w:t>
      </w:r>
      <w:r w:rsidR="001F29E3">
        <w:t>. Such finding</w:t>
      </w:r>
      <w:r w:rsidR="00A67D7B">
        <w:t xml:space="preserve">s </w:t>
      </w:r>
      <w:r w:rsidR="0024451B">
        <w:t>s</w:t>
      </w:r>
      <w:r w:rsidR="00BF3484">
        <w:t>uggest</w:t>
      </w:r>
      <w:r w:rsidR="00A67D7B">
        <w:t xml:space="preserve"> </w:t>
      </w:r>
      <w:r w:rsidR="00BF3484">
        <w:t>either</w:t>
      </w:r>
      <w:r w:rsidR="00DB196C">
        <w:t xml:space="preserve"> </w:t>
      </w:r>
      <w:r w:rsidR="00696AC9">
        <w:t>ongoing processes of</w:t>
      </w:r>
      <w:r w:rsidR="00BF3484">
        <w:t xml:space="preserve"> local adaptation or a wide phenot</w:t>
      </w:r>
      <w:r w:rsidR="00DB196C">
        <w:t xml:space="preserve">ypic </w:t>
      </w:r>
      <w:r w:rsidR="00CB770D">
        <w:t>plasticity and</w:t>
      </w:r>
      <w:r w:rsidR="00A67D7B">
        <w:t xml:space="preserve"> </w:t>
      </w:r>
      <w:r w:rsidR="002D2C22">
        <w:t xml:space="preserve">highlight the adaptation </w:t>
      </w:r>
      <w:r w:rsidR="0054059F">
        <w:t xml:space="preserve">potential </w:t>
      </w:r>
      <w:r w:rsidR="002D2C22">
        <w:t>of seed germination</w:t>
      </w:r>
      <w:r w:rsidR="0054059F">
        <w:t xml:space="preserve"> to </w:t>
      </w:r>
      <w:r w:rsidR="00534FDC">
        <w:t>both</w:t>
      </w:r>
      <w:r w:rsidR="00273F18">
        <w:t xml:space="preserve"> </w:t>
      </w:r>
      <w:r w:rsidR="0054059F">
        <w:t>current and future climate scenarios.</w:t>
      </w:r>
    </w:p>
    <w:p w14:paraId="3BC37B98" w14:textId="7646E1A2" w:rsidR="00D02CEC" w:rsidRPr="003407A9" w:rsidRDefault="00D02CEC" w:rsidP="002D07AE">
      <w:pPr>
        <w:spacing w:line="360" w:lineRule="auto"/>
        <w:jc w:val="both"/>
        <w:rPr>
          <w:b/>
          <w:bCs/>
        </w:rPr>
      </w:pPr>
      <w:r w:rsidRPr="003407A9">
        <w:rPr>
          <w:b/>
          <w:bCs/>
        </w:rPr>
        <w:t>Key words</w:t>
      </w:r>
    </w:p>
    <w:p w14:paraId="46735FD8" w14:textId="2E4CE08F" w:rsidR="00D02CEC" w:rsidRPr="003407A9" w:rsidRDefault="00D02CEC" w:rsidP="002D07AE">
      <w:pPr>
        <w:spacing w:line="360" w:lineRule="auto"/>
        <w:jc w:val="both"/>
      </w:pPr>
      <w:r w:rsidRPr="003407A9">
        <w:t>Microclimat</w:t>
      </w:r>
      <w:r w:rsidR="000A4FF9">
        <w:t>e</w:t>
      </w:r>
      <w:r w:rsidR="00C764B5">
        <w:t>; Microscale</w:t>
      </w:r>
      <w:r w:rsidR="000A4FF9">
        <w:t>;</w:t>
      </w:r>
      <w:r w:rsidRPr="003407A9">
        <w:t xml:space="preserve"> Intraspecific </w:t>
      </w:r>
      <w:r w:rsidR="00291E15">
        <w:t>variability</w:t>
      </w:r>
      <w:r w:rsidRPr="003407A9">
        <w:t>;</w:t>
      </w:r>
      <w:r w:rsidR="00F274CB" w:rsidRPr="003407A9">
        <w:t xml:space="preserve"> Seed germination</w:t>
      </w:r>
      <w:r w:rsidR="00D47B71">
        <w:t>; Plant regeneration</w:t>
      </w:r>
      <w:r w:rsidR="00641E4C">
        <w:t xml:space="preserve">, germination base water potential, germination thresholds, </w:t>
      </w:r>
      <w:r w:rsidR="00DC1803" w:rsidRPr="003407A9">
        <w:t>hydro</w:t>
      </w:r>
      <w:r w:rsidR="00DC1803">
        <w:t>-</w:t>
      </w:r>
      <w:r w:rsidR="00DC1803" w:rsidRPr="003407A9">
        <w:t xml:space="preserve">time </w:t>
      </w:r>
      <w:r w:rsidR="00223EE9">
        <w:t xml:space="preserve">models, </w:t>
      </w:r>
      <w:r w:rsidR="00641E4C">
        <w:t>PEG, drought-limited ecosystems, water-limited ecosystems, water stress</w:t>
      </w:r>
      <w:r w:rsidR="00C764B5">
        <w:t>.</w:t>
      </w:r>
    </w:p>
    <w:p w14:paraId="09B912A5" w14:textId="77777777" w:rsidR="002A48B2" w:rsidRDefault="00C26A02">
      <w:r w:rsidRPr="003407A9">
        <w:lastRenderedPageBreak/>
        <w:t>Optional translated abstract (Spanish)</w:t>
      </w:r>
      <w:r w:rsidR="00C05169">
        <w:t xml:space="preserve"> </w:t>
      </w:r>
    </w:p>
    <w:p w14:paraId="3A35A5EE" w14:textId="2D2C95A8" w:rsidR="003E64F4" w:rsidRPr="007F6E76" w:rsidRDefault="003E64F4" w:rsidP="003E64F4">
      <w:pPr>
        <w:spacing w:line="360" w:lineRule="auto"/>
        <w:jc w:val="both"/>
        <w:rPr>
          <w:lang w:val="es-ES"/>
        </w:rPr>
      </w:pPr>
      <w:r w:rsidRPr="003E64F4">
        <w:rPr>
          <w:lang w:val="es-ES"/>
        </w:rPr>
        <w:t xml:space="preserve">1. La variación intraespecífica es </w:t>
      </w:r>
      <w:r w:rsidR="00B55144">
        <w:rPr>
          <w:lang w:val="es-ES"/>
        </w:rPr>
        <w:t xml:space="preserve">una </w:t>
      </w:r>
      <w:r w:rsidRPr="003E64F4">
        <w:rPr>
          <w:lang w:val="es-ES"/>
        </w:rPr>
        <w:t xml:space="preserve">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w:t>
      </w:r>
      <w:r w:rsidRPr="007F6E76">
        <w:rPr>
          <w:lang w:val="es-ES"/>
        </w:rPr>
        <w:t>La distribución y magnitud de la variación intraespecífica en el potencial hídrico base para la germinación (</w:t>
      </w:r>
      <w:r w:rsidRPr="007F6E76">
        <w:t>ψ</w:t>
      </w:r>
      <w:r w:rsidRPr="007F6E76">
        <w:rPr>
          <w:vertAlign w:val="subscript"/>
          <w:lang w:val="es-ES"/>
        </w:rPr>
        <w:t>b</w:t>
      </w:r>
      <w:r w:rsidRPr="007F6E76">
        <w:rPr>
          <w:lang w:val="es-ES"/>
        </w:rPr>
        <w:t xml:space="preserve"> i.e. la cantidad mínima de agua requerida para germinar) puede tener un alto significado ecológico en ambientes con limitación de agua, pero su funcionalidad nunca ha sido testada en microescala.</w:t>
      </w:r>
    </w:p>
    <w:p w14:paraId="372B759A" w14:textId="2ECDF74B" w:rsidR="003E64F4" w:rsidRPr="007F6E76" w:rsidRDefault="003E64F4" w:rsidP="003E64F4">
      <w:pPr>
        <w:spacing w:line="360" w:lineRule="auto"/>
        <w:jc w:val="both"/>
        <w:rPr>
          <w:lang w:val="es-ES"/>
        </w:rPr>
      </w:pPr>
      <w:r w:rsidRPr="003E64F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B55144">
        <w:rPr>
          <w:i/>
          <w:iCs/>
          <w:lang w:val="es-ES"/>
        </w:rPr>
        <w:t>Dianthus langeanus</w:t>
      </w:r>
      <w:r w:rsidRPr="003E64F4">
        <w:rPr>
          <w:lang w:val="es-ES"/>
        </w:rPr>
        <w:t xml:space="preserve"> (Caryophyllaceae), separadas </w:t>
      </w:r>
      <w:r w:rsidR="00B55144">
        <w:rPr>
          <w:lang w:val="es-ES"/>
        </w:rPr>
        <w:t>a</w:t>
      </w:r>
      <w:r w:rsidRPr="003E64F4">
        <w:rPr>
          <w:lang w:val="es-ES"/>
        </w:rPr>
        <w:t xml:space="preserve"> intervalos de 10m, y con condiciones microclimáticas </w:t>
      </w:r>
      <w:r w:rsidR="0052015F" w:rsidRPr="003E64F4">
        <w:rPr>
          <w:lang w:val="es-ES"/>
        </w:rPr>
        <w:t>contrastantes</w:t>
      </w:r>
      <w:r w:rsidR="0052015F" w:rsidRPr="003E64F4">
        <w:rPr>
          <w:lang w:val="es-ES"/>
        </w:rPr>
        <w:t xml:space="preserve"> </w:t>
      </w:r>
      <w:r w:rsidRPr="003E64F4">
        <w:rPr>
          <w:lang w:val="es-ES"/>
        </w:rPr>
        <w:t xml:space="preserve">registradas en campo. Medimos las respuestas de germinación al estrés hídrico usando soluciones de polietilenglicol (PEG). </w:t>
      </w:r>
      <w:r w:rsidRPr="007F6E76">
        <w:rPr>
          <w:lang w:val="es-ES"/>
        </w:rPr>
        <w:t xml:space="preserve">Ajustamos modelos “hydro-time” para calcular </w:t>
      </w:r>
      <w:r w:rsidR="00AB4097" w:rsidRPr="007F6E76">
        <w:t>ψ</w:t>
      </w:r>
      <w:r w:rsidR="00AB4097" w:rsidRPr="007F6E76">
        <w:rPr>
          <w:vertAlign w:val="subscript"/>
          <w:lang w:val="es-ES"/>
        </w:rPr>
        <w:t>b</w:t>
      </w:r>
      <w:r w:rsidRPr="007F6E76">
        <w:rPr>
          <w:lang w:val="es-ES"/>
        </w:rPr>
        <w:t xml:space="preserve"> para la germinación en cada subpoblación y examinamos la predicción de que semillas de subpoblaciones con condiciones más cálidas y secas tendrán </w:t>
      </w:r>
      <w:r w:rsidRPr="007F6E76">
        <w:t>ψ</w:t>
      </w:r>
      <w:r w:rsidRPr="007F6E76">
        <w:rPr>
          <w:vertAlign w:val="subscript"/>
          <w:lang w:val="es-ES"/>
        </w:rPr>
        <w:t>b</w:t>
      </w:r>
      <w:r w:rsidRPr="007F6E76">
        <w:rPr>
          <w:lang w:val="es-ES"/>
        </w:rPr>
        <w:t xml:space="preserve"> más bajos (i.e. su germinación es más tolerante a la sequía).</w:t>
      </w:r>
    </w:p>
    <w:p w14:paraId="194B5C21" w14:textId="77777777" w:rsidR="003E64F4" w:rsidRPr="003E64F4" w:rsidRDefault="003E64F4" w:rsidP="003E64F4">
      <w:pPr>
        <w:spacing w:line="360" w:lineRule="auto"/>
        <w:jc w:val="both"/>
        <w:rPr>
          <w:lang w:val="es-ES"/>
        </w:rPr>
      </w:pPr>
      <w:r w:rsidRPr="007F6E76">
        <w:rPr>
          <w:lang w:val="es-ES"/>
        </w:rPr>
        <w:t xml:space="preserve">3. Encontramos diferencias significativas entre los </w:t>
      </w:r>
      <w:r w:rsidRPr="007F6E76">
        <w:t>ψ</w:t>
      </w:r>
      <w:r w:rsidRPr="007F6E76">
        <w:rPr>
          <w:vertAlign w:val="subscript"/>
          <w:lang w:val="es-ES"/>
        </w:rPr>
        <w:t>b</w:t>
      </w:r>
      <w:r w:rsidRPr="007F6E76">
        <w:rPr>
          <w:lang w:val="es-ES"/>
        </w:rPr>
        <w:t xml:space="preserve"> de las subpoblaciones, i.e. hay variación intraespecífica en la respuesta al estrés hídrico. Semillas de subpoblaciones con condiciones más cálidas y secas tuvieron </w:t>
      </w:r>
      <w:r w:rsidRPr="007F6E76">
        <w:t>ψ</w:t>
      </w:r>
      <w:r w:rsidRPr="007F6E76">
        <w:rPr>
          <w:vertAlign w:val="subscript"/>
          <w:lang w:val="es-ES"/>
        </w:rPr>
        <w:t>b</w:t>
      </w:r>
      <w:r w:rsidRPr="007F6E76">
        <w:rPr>
          <w:lang w:val="es-ES"/>
        </w:rPr>
        <w:t xml:space="preserve"> más bajos, lo que significa que su germinación es más tolerante a a la sequía. Estos resultados apoyan la hipótesis que la variación intraespecífica en </w:t>
      </w:r>
      <w:r w:rsidRPr="007F6E76">
        <w:t>ψ</w:t>
      </w:r>
      <w:r w:rsidRPr="007F6E76">
        <w:rPr>
          <w:vertAlign w:val="subscript"/>
          <w:lang w:val="es-ES"/>
        </w:rPr>
        <w:t>b</w:t>
      </w:r>
      <w:r w:rsidRPr="007F6E76">
        <w:rPr>
          <w:lang w:val="es-ES"/>
        </w:rPr>
        <w:t xml:space="preserve"> para germinación tiene un significado funcional, incluso a microescala (aprox. </w:t>
      </w:r>
      <w:r w:rsidRPr="003E64F4">
        <w:rPr>
          <w:lang w:val="es-ES"/>
        </w:rPr>
        <w:t>10m).</w:t>
      </w:r>
    </w:p>
    <w:p w14:paraId="7B1A26E4" w14:textId="77777777" w:rsidR="003E64F4" w:rsidRPr="003E64F4" w:rsidRDefault="003E64F4" w:rsidP="003E64F4">
      <w:pPr>
        <w:spacing w:line="360" w:lineRule="auto"/>
        <w:jc w:val="both"/>
        <w:rPr>
          <w:lang w:val="es-ES"/>
        </w:rPr>
      </w:pPr>
      <w:r w:rsidRPr="003E64F4">
        <w:rPr>
          <w:lang w:val="es-ES"/>
        </w:rPr>
        <w:t xml:space="preserve">4. Síntesis. </w:t>
      </w:r>
      <w:r w:rsidRPr="007F6E76">
        <w:rPr>
          <w:lang w:val="es-ES"/>
        </w:rPr>
        <w:t xml:space="preserve">Nuestros resultados indican que el </w:t>
      </w:r>
      <w:r w:rsidRPr="007F6E76">
        <w:t>ψ</w:t>
      </w:r>
      <w:r w:rsidRPr="007F6E76">
        <w:rPr>
          <w:vertAlign w:val="subscript"/>
          <w:lang w:val="es-ES"/>
        </w:rPr>
        <w:t>b</w:t>
      </w:r>
      <w:r w:rsidRPr="007F6E76">
        <w:rPr>
          <w:lang w:val="es-ES"/>
        </w:rPr>
        <w:t xml:space="preserve"> para germinación es un carácter funcional con importantes consecuencias para la fenología, reproducción y fitness de los individuos en ambientes con limitada disponibilidad hídrica. </w:t>
      </w:r>
      <w:r w:rsidRPr="003E64F4">
        <w:rPr>
          <w:lang w:val="es-ES"/>
        </w:rPr>
        <w:t xml:space="preserve">Estos hallazgos sugieren que se están dando procesos de adaptación local o bien una gran plasticidad fenotípica y destaca el potencial de adaptación de la germinación a condiciones climáticas actuales y futuras.  </w:t>
      </w:r>
    </w:p>
    <w:p w14:paraId="19D6249F" w14:textId="4851EB34" w:rsidR="00F24945" w:rsidRPr="003E64F4" w:rsidRDefault="00F24945">
      <w:pPr>
        <w:rPr>
          <w:lang w:val="es-ES"/>
        </w:rPr>
      </w:pPr>
      <w:r w:rsidRPr="003E64F4">
        <w:rPr>
          <w:lang w:val="es-E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4D69D8AF" w:rsidR="00871690" w:rsidRPr="003407A9" w:rsidRDefault="004B5AE3" w:rsidP="00B73FDA">
      <w:pPr>
        <w:autoSpaceDE w:val="0"/>
        <w:autoSpaceDN w:val="0"/>
        <w:adjustRightInd w:val="0"/>
        <w:spacing w:after="0" w:line="360" w:lineRule="auto"/>
        <w:ind w:firstLine="709"/>
        <w:jc w:val="both"/>
      </w:pPr>
      <w:r w:rsidRPr="003407A9">
        <w:t xml:space="preserve">Intraspecific </w:t>
      </w:r>
      <w:r w:rsidR="00291E15">
        <w:t>variation</w:t>
      </w:r>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E260A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006A043B">
        <w:fldChar w:fldCharType="separate"/>
      </w:r>
      <w:r w:rsidR="00726D13" w:rsidRPr="00726D13">
        <w:rPr>
          <w:noProof/>
        </w:rPr>
        <w:t>(Byars et al. 2007; 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291E15">
        <w:t>variation</w:t>
      </w:r>
      <w:r w:rsidR="00D02CEC" w:rsidRPr="003407A9">
        <w:t xml:space="preserve">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w:t>
      </w:r>
      <w:r w:rsidR="001754C6" w:rsidRPr="003407A9">
        <w:t xml:space="preserve"> </w:t>
      </w:r>
    </w:p>
    <w:p w14:paraId="41CC9E3F" w14:textId="02073EF6" w:rsidR="008968CF" w:rsidRPr="002A48B2" w:rsidRDefault="007741F5" w:rsidP="00A026B7">
      <w:pPr>
        <w:autoSpaceDE w:val="0"/>
        <w:autoSpaceDN w:val="0"/>
        <w:adjustRightInd w:val="0"/>
        <w:spacing w:after="0" w:line="360" w:lineRule="auto"/>
        <w:ind w:firstLine="709"/>
        <w:jc w:val="both"/>
        <w:rPr>
          <w:rFonts w:cstheme="minorHAnsi"/>
          <w:lang w:val="en-US"/>
        </w:rPr>
      </w:pPr>
      <w:r>
        <w:t>In the plant life cycle, e</w:t>
      </w:r>
      <w:r w:rsidR="0016001C" w:rsidRPr="003407A9">
        <w:t xml:space="preserve">nvironmental changes </w:t>
      </w:r>
      <w:r w:rsidR="00DD3ABE">
        <w:t>first influence</w:t>
      </w:r>
      <w:r w:rsidR="00DD3ABE" w:rsidRPr="003407A9">
        <w:t xml:space="preserve"> </w:t>
      </w:r>
      <w:r w:rsidR="0016001C" w:rsidRPr="003407A9">
        <w:t xml:space="preserve">plant </w:t>
      </w:r>
      <w:r w:rsidR="005622E3">
        <w:t>reproduction by</w:t>
      </w:r>
      <w:r w:rsidR="00407C07" w:rsidRPr="003407A9">
        <w:t xml:space="preserve"> seed</w:t>
      </w:r>
      <w:r w:rsidR="00241727">
        <w:t xml:space="preserve"> germination</w:t>
      </w:r>
      <w:r w:rsidR="004A5331" w:rsidRPr="003407A9">
        <w:t>, a ke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r w:rsidR="00106C88">
        <w:t xml:space="preserve">irreversible </w:t>
      </w:r>
      <w:r w:rsidR="009C088F" w:rsidRPr="003407A9">
        <w:t>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w:t>
      </w:r>
      <w:r w:rsidR="00291E15">
        <w:t>variation</w:t>
      </w:r>
      <w:r w:rsidR="008A2F95" w:rsidRPr="003407A9">
        <w:t xml:space="preserve"> in seed </w:t>
      </w:r>
      <w:r w:rsidR="009C0D58">
        <w:t xml:space="preserve">germination </w:t>
      </w:r>
      <w:r w:rsidR="008A2F95" w:rsidRPr="003407A9">
        <w:t xml:space="preserve">responses to </w:t>
      </w:r>
      <w:r w:rsidR="00125EEA" w:rsidRPr="003407A9">
        <w:t>moisture and temperature will be key for the</w:t>
      </w:r>
      <w:r w:rsidR="008A2F95" w:rsidRPr="003407A9">
        <w:t xml:space="preserve"> </w:t>
      </w:r>
      <w:r w:rsidR="00125EEA" w:rsidRPr="003407A9">
        <w:t>adap</w:t>
      </w:r>
      <w:r w:rsidR="009C0D58">
        <w:t>ta</w:t>
      </w:r>
      <w:r w:rsidR="00125EEA" w:rsidRPr="003407A9">
        <w:t>tion or acclimatization of plant</w:t>
      </w:r>
      <w:r w:rsidR="009C0D58">
        <w:t>s</w:t>
      </w:r>
      <w:r w:rsidR="00125EEA" w:rsidRPr="003407A9">
        <w:t xml:space="preserve">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w:t>
      </w:r>
      <w:r w:rsidR="00D1065E">
        <w:t xml:space="preserve"> centred on the species level</w:t>
      </w:r>
      <w:r w:rsidR="004521A0">
        <w:t xml:space="preserve"> </w:t>
      </w:r>
      <w:r w:rsidR="00E6389C" w:rsidRPr="0088256E">
        <w:fldChar w:fldCharType="begin" w:fldLock="1"/>
      </w:r>
      <w:r w:rsidR="00E62050">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00E6389C" w:rsidRPr="0088256E">
        <w:fldChar w:fldCharType="separate"/>
      </w:r>
      <w:r w:rsidR="00300656" w:rsidRPr="00300656">
        <w:rPr>
          <w:noProof/>
        </w:rPr>
        <w:t>(Kos &amp; Poschlod 2008; Yi et al. 2019; Gelviz-Gelvez et al. 2020)</w:t>
      </w:r>
      <w:r w:rsidR="00E6389C" w:rsidRPr="0088256E">
        <w:fldChar w:fldCharType="end"/>
      </w:r>
      <w:r w:rsidR="00D30FBF">
        <w:rPr>
          <w:lang w:val="en-US"/>
        </w:rPr>
        <w:t>, and</w:t>
      </w:r>
      <w:r w:rsidR="00F47696" w:rsidRPr="00BE1551">
        <w:t xml:space="preserve"> </w:t>
      </w:r>
      <w:r w:rsidR="007465BC">
        <w:t>the extent of</w:t>
      </w:r>
      <w:r w:rsidR="00F66DD8" w:rsidRPr="00BE1551">
        <w:t xml:space="preserve"> intraspecific </w:t>
      </w:r>
      <w:r w:rsidR="00291E15">
        <w:t>variation</w:t>
      </w:r>
      <w:r w:rsidR="00F66DD8" w:rsidRPr="00BE1551">
        <w:t xml:space="preserve"> </w:t>
      </w:r>
      <w:r w:rsidR="007465BC">
        <w:t>in</w:t>
      </w:r>
      <w:r w:rsidR="007465BC" w:rsidRPr="00BE1551">
        <w:t xml:space="preserve"> </w:t>
      </w:r>
      <w:r w:rsidR="00F66DD8" w:rsidRPr="00BE1551">
        <w:t>germination responses to water stress</w:t>
      </w:r>
      <w:r w:rsidR="009F7455">
        <w:t xml:space="preserve"> </w:t>
      </w:r>
      <w:r w:rsidR="007465BC">
        <w:t>is largely unknown</w:t>
      </w:r>
      <w:r w:rsidR="00B013EC">
        <w:t xml:space="preserve"> </w:t>
      </w:r>
      <w:r w:rsidR="00B013EC">
        <w:fldChar w:fldCharType="begin" w:fldLock="1"/>
      </w:r>
      <w:r w:rsidR="00B013EC">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B013EC">
        <w:fldChar w:fldCharType="separate"/>
      </w:r>
      <w:r w:rsidR="00B013EC" w:rsidRPr="00231E9A">
        <w:rPr>
          <w:noProof/>
        </w:rPr>
        <w:t>(Gya et al. 2023)</w:t>
      </w:r>
      <w:r w:rsidR="00B013EC">
        <w:fldChar w:fldCharType="end"/>
      </w:r>
      <w:r w:rsidR="00B013EC">
        <w:t>.</w:t>
      </w:r>
      <w:r w:rsidR="00B013EC" w:rsidRPr="00F66DD8">
        <w:t xml:space="preserve"> </w:t>
      </w:r>
      <w:r w:rsidR="0088256E" w:rsidRPr="00705EDD">
        <w:rPr>
          <w:lang w:val="en-US"/>
        </w:rPr>
        <w:t xml:space="preserve"> </w:t>
      </w:r>
      <w:r w:rsidR="00CE742C">
        <w:t>Furthermore, it is unknown if this</w:t>
      </w:r>
      <w:r w:rsidR="00F66DD8" w:rsidRPr="00F66DD8">
        <w:t xml:space="preserve"> </w:t>
      </w:r>
      <w:r w:rsidR="00291E15">
        <w:t>variation</w:t>
      </w:r>
      <w:r w:rsidR="00F66DD8" w:rsidRPr="00F66DD8">
        <w:t xml:space="preserve"> </w:t>
      </w:r>
      <w:r w:rsidR="00013513">
        <w:t>has</w:t>
      </w:r>
      <w:r w:rsidR="00013513" w:rsidRPr="00F66DD8">
        <w:t xml:space="preserve"> </w:t>
      </w:r>
      <w:r w:rsidR="00F66DD8" w:rsidRPr="00F66DD8">
        <w:t>functional significance</w:t>
      </w:r>
      <w:r w:rsidR="00CE742C">
        <w:t xml:space="preserve">, i.e. if </w:t>
      </w:r>
      <w:r w:rsidR="00FE4917">
        <w:t xml:space="preserve">it </w:t>
      </w:r>
      <w:r w:rsidR="005F22CD">
        <w:t>shows</w:t>
      </w:r>
      <w:r w:rsidR="00FE4917">
        <w:t xml:space="preserve"> predictive patterns of variation</w:t>
      </w:r>
      <w:r w:rsidR="00F66DD8" w:rsidRPr="00F66DD8">
        <w:t xml:space="preserve"> along </w:t>
      </w:r>
      <w:r w:rsidR="00B1480A">
        <w:t>mechanistically related</w:t>
      </w:r>
      <w:r w:rsidR="00FE4917">
        <w:t xml:space="preserve"> environmental </w:t>
      </w:r>
      <w:r w:rsidR="00F66DD8" w:rsidRPr="00F66DD8">
        <w:t>gradients</w:t>
      </w:r>
      <w:r w:rsidR="00231E9A">
        <w:t xml:space="preserve"> </w:t>
      </w:r>
      <w:r w:rsidR="00E62050">
        <w:fldChar w:fldCharType="begin" w:fldLock="1"/>
      </w:r>
      <w:r w:rsidR="00476FA1">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E62050">
        <w:fldChar w:fldCharType="separate"/>
      </w:r>
      <w:r w:rsidR="00E62050" w:rsidRPr="00E62050">
        <w:rPr>
          <w:noProof/>
        </w:rPr>
        <w:t>(de Bello et al. 2021)</w:t>
      </w:r>
      <w:r w:rsidR="00E62050">
        <w:fldChar w:fldCharType="end"/>
      </w:r>
      <w:r w:rsidR="00794CCE">
        <w:t>.</w:t>
      </w:r>
      <w:r w:rsidR="005F22CD">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Allen et al. 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w:t>
      </w:r>
      <w:r w:rsidR="00BC0DE5">
        <w:t>seed</w:t>
      </w:r>
      <w:r w:rsidR="000B658C" w:rsidRPr="003407A9">
        <w:t xml:space="preserve">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 xml:space="preserve">test the sources and mechanisms of variation among individuals (i.e. </w:t>
      </w:r>
      <w:r w:rsidR="000161DC">
        <w:rPr>
          <w:rFonts w:cstheme="minorHAnsi"/>
        </w:rPr>
        <w:t xml:space="preserve">the </w:t>
      </w:r>
      <w:r w:rsidR="00411431" w:rsidRPr="003407A9">
        <w:rPr>
          <w:rFonts w:cstheme="minorHAnsi"/>
        </w:rPr>
        <w:t xml:space="preserve">intraspecific </w:t>
      </w:r>
      <w:r w:rsidR="00291E15">
        <w:rPr>
          <w:rFonts w:cstheme="minorHAnsi"/>
        </w:rPr>
        <w:t>variation</w:t>
      </w:r>
      <w:r w:rsidR="00411431" w:rsidRPr="003407A9">
        <w:rPr>
          <w:rFonts w:cstheme="minorHAnsi"/>
        </w:rPr>
        <w:t xml:space="preserve">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w:instrText>
      </w:r>
      <w:r w:rsidR="009F62E4" w:rsidRPr="009E263C">
        <w:rPr>
          <w:rFonts w:cstheme="minorHAnsi"/>
          <w:lang w:val="en-US"/>
        </w:rPr>
        <w:instrText>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w:instrText>
      </w:r>
      <w:r w:rsidR="009F62E4" w:rsidRPr="00BC0DE5">
        <w:rPr>
          <w:rFonts w:cstheme="minorHAnsi"/>
          <w:lang w:val="en-US"/>
        </w:rPr>
        <w:instrText>y":"</w:instrText>
      </w:r>
      <w:r w:rsidR="009F62E4" w:rsidRPr="002A48B2">
        <w:rPr>
          <w:rFonts w:cstheme="minorHAnsi"/>
          <w:lang w:val="en-US"/>
        </w:rPr>
        <w:instrText>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2A48B2">
        <w:rPr>
          <w:rFonts w:cstheme="minorHAnsi"/>
          <w:noProof/>
          <w:lang w:val="en-US"/>
        </w:rPr>
        <w:t>(Donohue et al. 2015)</w:t>
      </w:r>
      <w:r w:rsidR="00661070" w:rsidRPr="003407A9">
        <w:rPr>
          <w:rFonts w:cstheme="minorHAnsi"/>
        </w:rPr>
        <w:fldChar w:fldCharType="end"/>
      </w:r>
      <w:r w:rsidR="00A026B7" w:rsidRPr="002A48B2">
        <w:rPr>
          <w:rFonts w:cstheme="minorHAnsi"/>
          <w:lang w:val="en-US"/>
        </w:rPr>
        <w:t>.</w:t>
      </w:r>
    </w:p>
    <w:p w14:paraId="4DD89E8D" w14:textId="1A81F8B6" w:rsidR="00422A12" w:rsidRPr="00A023D2" w:rsidRDefault="00285ADF" w:rsidP="00A023D2">
      <w:pPr>
        <w:autoSpaceDE w:val="0"/>
        <w:autoSpaceDN w:val="0"/>
        <w:adjustRightInd w:val="0"/>
        <w:spacing w:after="0" w:line="360" w:lineRule="auto"/>
        <w:ind w:firstLine="709"/>
        <w:jc w:val="both"/>
      </w:pPr>
      <w:r w:rsidRPr="00C90267">
        <w:t>Previous research conducted by</w:t>
      </w:r>
      <w:r w:rsidR="00476FA1">
        <w:t xml:space="preserve"> </w:t>
      </w:r>
      <w:r w:rsidR="00476FA1">
        <w:fldChar w:fldCharType="begin" w:fldLock="1"/>
      </w:r>
      <w:r w:rsidR="00476FA1">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476FA1">
        <w:fldChar w:fldCharType="separate"/>
      </w:r>
      <w:r w:rsidR="00476FA1" w:rsidRPr="00476FA1">
        <w:rPr>
          <w:noProof/>
        </w:rPr>
        <w:t>(Cochrane et al. 2015)</w:t>
      </w:r>
      <w:r w:rsidR="00476FA1">
        <w:fldChar w:fldCharType="end"/>
      </w:r>
      <w:r w:rsidR="00476FA1">
        <w:t xml:space="preserve"> </w:t>
      </w:r>
      <w:r w:rsidRPr="00C90267">
        <w:t>highlighted that environmental gradients are not enough to understand species recruitment</w:t>
      </w:r>
      <w:r>
        <w:t xml:space="preserve">. Information about intraspecific </w:t>
      </w:r>
      <w:r w:rsidR="00210260">
        <w:t>variation</w:t>
      </w:r>
      <w:r w:rsidRPr="00C90267">
        <w:t xml:space="preserve"> is critical for understanding plant recruitment patterns</w:t>
      </w:r>
      <w:r>
        <w:t xml:space="preserve"> and success </w:t>
      </w:r>
      <w:r w:rsidR="00476FA1">
        <w:fldChar w:fldCharType="begin" w:fldLock="1"/>
      </w:r>
      <w:r w:rsidR="00476FA1">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476FA1">
        <w:fldChar w:fldCharType="separate"/>
      </w:r>
      <w:r w:rsidR="00476FA1" w:rsidRPr="00476FA1">
        <w:rPr>
          <w:noProof/>
        </w:rPr>
        <w:t xml:space="preserve">(Cochrane et al. </w:t>
      </w:r>
      <w:r w:rsidR="00476FA1" w:rsidRPr="00476FA1">
        <w:rPr>
          <w:noProof/>
        </w:rPr>
        <w:lastRenderedPageBreak/>
        <w:t>2015)</w:t>
      </w:r>
      <w:r w:rsidR="00476FA1">
        <w:fldChar w:fldCharType="end"/>
      </w:r>
      <w:r w:rsidR="00476FA1">
        <w:t xml:space="preserve"> </w:t>
      </w:r>
      <w:r>
        <w:t>however is still understudied</w:t>
      </w:r>
      <w:r w:rsidR="00476FA1">
        <w:t xml:space="preserve"> </w:t>
      </w:r>
      <w:r w:rsidR="00476FA1">
        <w:fldChar w:fldCharType="begin" w:fldLock="1"/>
      </w:r>
      <w:r w:rsidR="00476FA1">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476FA1">
        <w:fldChar w:fldCharType="separate"/>
      </w:r>
      <w:r w:rsidR="00476FA1" w:rsidRPr="00476FA1">
        <w:rPr>
          <w:noProof/>
        </w:rPr>
        <w:t>(Westerband et al. 2021)</w:t>
      </w:r>
      <w:r w:rsidR="00476FA1">
        <w:fldChar w:fldCharType="end"/>
      </w:r>
      <w:r>
        <w:t xml:space="preserve">. In </w:t>
      </w:r>
      <w:r w:rsidRPr="00ED077B">
        <w:t>seasonal climates</w:t>
      </w:r>
      <w:r>
        <w:t>, successful</w:t>
      </w:r>
      <w:r w:rsidRPr="00ED077B">
        <w:t xml:space="preserve"> regeneration </w:t>
      </w:r>
      <w:r>
        <w:t xml:space="preserve">is limited by a narrow timeframe </w:t>
      </w:r>
      <w:r w:rsidR="00476FA1">
        <w:fldChar w:fldCharType="begin" w:fldLock="1"/>
      </w:r>
      <w:r w:rsidR="00476FA1">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476FA1">
        <w:fldChar w:fldCharType="separate"/>
      </w:r>
      <w:r w:rsidR="00476FA1" w:rsidRPr="00476FA1">
        <w:rPr>
          <w:noProof/>
        </w:rPr>
        <w:t>(Anderson et al. 2012)</w:t>
      </w:r>
      <w:r w:rsidR="00476FA1">
        <w:fldChar w:fldCharType="end"/>
      </w:r>
      <w:r>
        <w:t xml:space="preserve">. For example, </w:t>
      </w:r>
      <w:r w:rsidRPr="00C90267">
        <w:t xml:space="preserve">germination </w:t>
      </w:r>
      <w:r w:rsidR="00F91D2C">
        <w:t xml:space="preserve">in tropical regions </w:t>
      </w:r>
      <w:r w:rsidRPr="00C90267">
        <w:t>is characteristic</w:t>
      </w:r>
      <w:r>
        <w:t xml:space="preserve"> at the beginning of the rainy season</w:t>
      </w:r>
      <w:r w:rsidRPr="00C90267">
        <w:t xml:space="preserve"> </w:t>
      </w:r>
      <w:r w:rsidR="00476FA1">
        <w:fldChar w:fldCharType="begin" w:fldLock="1"/>
      </w:r>
      <w:r w:rsidR="000C7258">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476FA1">
        <w:fldChar w:fldCharType="separate"/>
      </w:r>
      <w:r w:rsidR="00476FA1" w:rsidRPr="00476FA1">
        <w:rPr>
          <w:noProof/>
        </w:rPr>
        <w:t>(Escobar et al. 2018)</w:t>
      </w:r>
      <w:r w:rsidR="00476FA1">
        <w:fldChar w:fldCharType="end"/>
      </w:r>
      <w:r>
        <w:t xml:space="preserve"> or </w:t>
      </w:r>
      <w:r w:rsidR="00F91D2C">
        <w:t xml:space="preserve">in the alpine Caucasus is </w:t>
      </w:r>
      <w:r>
        <w:t xml:space="preserve">triggered by rainfall events </w:t>
      </w:r>
      <w:r w:rsidR="000C7258">
        <w:fldChar w:fldCharType="begin" w:fldLock="1"/>
      </w:r>
      <w:r w:rsidR="000C7258">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0C7258">
        <w:fldChar w:fldCharType="separate"/>
      </w:r>
      <w:r w:rsidR="000C7258" w:rsidRPr="000C7258">
        <w:rPr>
          <w:noProof/>
        </w:rPr>
        <w:t>(Rosbakh et al. 2022)</w:t>
      </w:r>
      <w:r w:rsidR="000C7258">
        <w:fldChar w:fldCharType="end"/>
      </w:r>
      <w:r>
        <w:t>. Matching germination with water-available periods maximises</w:t>
      </w:r>
      <w:r w:rsidRPr="00C90267">
        <w:t xml:space="preserve"> the favourable period for </w:t>
      </w:r>
      <w:r>
        <w:t xml:space="preserve">seedling </w:t>
      </w:r>
      <w:r w:rsidRPr="00C90267">
        <w:t>establishment</w:t>
      </w:r>
      <w:r w:rsidR="000C7258">
        <w:t xml:space="preserve"> </w:t>
      </w:r>
      <w:r w:rsidR="000C7258">
        <w:fldChar w:fldCharType="begin" w:fldLock="1"/>
      </w:r>
      <w:r w:rsidR="00E053DF">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0C7258">
        <w:fldChar w:fldCharType="separate"/>
      </w:r>
      <w:r w:rsidR="000C7258" w:rsidRPr="000C7258">
        <w:rPr>
          <w:noProof/>
        </w:rPr>
        <w:t>(Escobar et al. 2018)</w:t>
      </w:r>
      <w:r w:rsidR="000C7258">
        <w:fldChar w:fldCharType="end"/>
      </w:r>
      <w:r w:rsidRPr="00C90267">
        <w:t xml:space="preserve">, allowing the development of a root system </w:t>
      </w:r>
      <w:r w:rsidRPr="00ED077B">
        <w:t>to</w:t>
      </w:r>
      <w:r w:rsidRPr="00C90267">
        <w:t xml:space="preserve"> survive </w:t>
      </w:r>
      <w:r w:rsidR="00E260A9">
        <w:t>summer drought</w:t>
      </w:r>
      <w:r w:rsidR="00E053DF">
        <w:t xml:space="preserve"> </w:t>
      </w:r>
      <w:r w:rsidR="00266DF2">
        <w:t xml:space="preserve"> </w:t>
      </w:r>
      <w:r>
        <w:t>and thus has a direct effect on seedling survival and overall plant fitness, specially under water-limited environments</w:t>
      </w:r>
      <w:r w:rsidR="006A0006">
        <w:t xml:space="preserve"> </w:t>
      </w:r>
      <w:r w:rsidR="006A0006">
        <w:fldChar w:fldCharType="begin" w:fldLock="1"/>
      </w:r>
      <w:r w:rsidR="00D67BD2">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006A0006">
        <w:fldChar w:fldCharType="separate"/>
      </w:r>
      <w:r w:rsidR="006A0006" w:rsidRPr="00E260A9">
        <w:rPr>
          <w:noProof/>
        </w:rPr>
        <w:t>(Giménez-Benavides et al. 2007)</w:t>
      </w:r>
      <w:r w:rsidR="006A0006">
        <w:fldChar w:fldCharType="end"/>
      </w:r>
      <w:r>
        <w:t xml:space="preserve">. Recent findings support that within a single species, populations from arid conditions show advanced </w:t>
      </w:r>
      <w:r w:rsidR="006A0006">
        <w:t>reproductive phenology</w:t>
      </w:r>
      <w:r w:rsidR="00B953FA">
        <w:t xml:space="preserve">: </w:t>
      </w:r>
      <w:r>
        <w:t xml:space="preserve">flowering </w:t>
      </w:r>
      <w:r w:rsidR="00E053DF">
        <w:fldChar w:fldCharType="begin" w:fldLock="1"/>
      </w:r>
      <w:r w:rsidR="00FE2F28">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E053DF">
        <w:fldChar w:fldCharType="separate"/>
      </w:r>
      <w:r w:rsidR="00E053DF" w:rsidRPr="00E053DF">
        <w:rPr>
          <w:noProof/>
        </w:rPr>
        <w:t>(Anderson et al. 2012)</w:t>
      </w:r>
      <w:r w:rsidR="00E053DF">
        <w:fldChar w:fldCharType="end"/>
      </w:r>
      <w:r>
        <w:t>, germinat</w:t>
      </w:r>
      <w:r w:rsidR="00B953FA">
        <w:t xml:space="preserve">ion </w:t>
      </w:r>
      <w:r w:rsidR="00FE2F28">
        <w:fldChar w:fldCharType="begin" w:fldLock="1"/>
      </w:r>
      <w:r w:rsidR="00FE2F28">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00FE2F28">
        <w:fldChar w:fldCharType="separate"/>
      </w:r>
      <w:r w:rsidR="00FE2F28" w:rsidRPr="00FE2F28">
        <w:rPr>
          <w:noProof/>
        </w:rPr>
        <w:t>(Christie et al. 2022; Mira et al. 2023)</w:t>
      </w:r>
      <w:r w:rsidR="00FE2F28">
        <w:fldChar w:fldCharType="end"/>
      </w:r>
      <w:r>
        <w:t xml:space="preserve"> and seedling emergence </w:t>
      </w:r>
      <w:r w:rsidR="00FE2F28">
        <w:fldChar w:fldCharType="begin" w:fldLock="1"/>
      </w:r>
      <w:r w:rsidR="0073046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FE2F28">
        <w:fldChar w:fldCharType="separate"/>
      </w:r>
      <w:r w:rsidR="00FE2F28" w:rsidRPr="00FE2F28">
        <w:rPr>
          <w:noProof/>
        </w:rPr>
        <w:t>(Dickman et al. 2019)</w:t>
      </w:r>
      <w:r w:rsidR="00FE2F28">
        <w:fldChar w:fldCharType="end"/>
      </w:r>
      <w:r>
        <w:t>. Therefore, k</w:t>
      </w:r>
      <w:r w:rsidRPr="00C90267">
        <w:t>nowledge about intraspecific variation</w:t>
      </w:r>
      <w:r>
        <w:t xml:space="preserve"> in phenological and reproductive allocation traits </w:t>
      </w:r>
      <w:r w:rsidRPr="00C90267">
        <w:t xml:space="preserve">is key to </w:t>
      </w:r>
      <w:r>
        <w:t>understanding</w:t>
      </w:r>
      <w:r w:rsidRPr="00C90267">
        <w:t xml:space="preserve"> and </w:t>
      </w:r>
      <w:r>
        <w:t>predicting</w:t>
      </w:r>
      <w:r w:rsidRPr="00C90267">
        <w:t xml:space="preserve"> species' behaviour in the context of environmental change </w:t>
      </w:r>
      <w:r w:rsidR="00730463">
        <w:fldChar w:fldCharType="begin" w:fldLock="1"/>
      </w:r>
      <w:r w:rsidR="000F55B2">
        <w:instrText>ADDIN CSL_CITATION {"citationItems":[{"id":"ITEM-1","itemData":{"DOI":"10.1007/s11258-017-0708-z","ISSN":"15735052","abstract":"Recruitment of new individuals, through germination and seedling survival, is a key process for short-lived plants. Here, we analyzed intraspecific variation in recruitment across the latitudinal range of Plantago coronopus, a widespread herb that produces both large basal seeds with a mucilaginous coat and small apical seeds without coat. We experimentally tested the effects of seed traits and water availability on recruitment, by using seeds from a wide environmental stress gradient from N Africa to N Europe. Our experiments were carried out in controlled environmental conditions and in dunes where the species naturally occurs. Water shortage decreased seed germination and seedling survival for all populations, showing the importance of water supply for P. coronopus. Basal seeds showed higher and faster germination rates than apical seeds. Since among-population variation in seed mass was not related to potential germination rate, it is the mucilaginous coat rather than size difference that likely drives the differential success between seed morphs. Seed mass positively affected seedling survival instead, but only in controlled conditions with regular water supply. An experiment in a dune showed indeed that the highest survival corresponded to the local population and not the one with the largest seeds. Our results demonstrate that both intrinsic and extrinsic factors drive inter-population variation in the early life stages of this short-lived plant, allowing it to adapt across the environmentally heterogeneous distribution range. Gathering information on intraspecific variation in recruitment-related traits will help us to understand and predict plant responses in a context of climatic change.","author":[{"dropping-particle":"","family":"Villellas","given":"Jesús","non-dropping-particle":"","parse-names":false,"suffix":""},{"dropping-particle":"","family":"García","given":"María B.","non-dropping-particle":"","parse-names":false,"suffix":""}],"container-title":"Plant Ecology","id":"ITEM-1","issue":"5","issued":{"date-parts":[["2017"]]},"page":"529-539","title":"Intrinsic and extrinsic drivers of recruitment across the distribution range of a seed-dimorphic herb","type":"article-journal","volume":"218"},"uris":["http://www.mendeley.com/documents/?uuid=77ddafa5-2242-4278-8d11-d21548457198"]}],"mendeley":{"formattedCitation":"(Villellas &amp; García 2017)","plainTextFormattedCitation":"(Villellas &amp; García 2017)","previouslyFormattedCitation":"(Villellas &amp; García 2017)"},"properties":{"noteIndex":0},"schema":"https://github.com/citation-style-language/schema/raw/master/csl-citation.json"}</w:instrText>
      </w:r>
      <w:r w:rsidR="00730463">
        <w:fldChar w:fldCharType="separate"/>
      </w:r>
      <w:r w:rsidR="00730463" w:rsidRPr="00730463">
        <w:rPr>
          <w:noProof/>
        </w:rPr>
        <w:t>(Villellas &amp; García 2017)</w:t>
      </w:r>
      <w:r w:rsidR="00730463">
        <w:fldChar w:fldCharType="end"/>
      </w:r>
      <w:r>
        <w:t xml:space="preserve"> and climate adaptation </w:t>
      </w:r>
      <w:r w:rsidR="000F55B2">
        <w:fldChar w:fldCharType="begin" w:fldLock="1"/>
      </w:r>
      <w:r w:rsidR="000F55B2">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et al. 2017)","plainTextFormattedCitation":"(Kurze et al. 2017)","previouslyFormattedCitation":"(Kurze et al. 2017)"},"properties":{"noteIndex":0},"schema":"https://github.com/citation-style-language/schema/raw/master/csl-citation.json"}</w:instrText>
      </w:r>
      <w:r w:rsidR="000F55B2">
        <w:fldChar w:fldCharType="separate"/>
      </w:r>
      <w:r w:rsidR="000F55B2" w:rsidRPr="000F55B2">
        <w:rPr>
          <w:noProof/>
        </w:rPr>
        <w:t>(Kurze et al. 2017)</w:t>
      </w:r>
      <w:r w:rsidR="000F55B2">
        <w:fldChar w:fldCharType="end"/>
      </w:r>
      <w:r>
        <w:t xml:space="preserve">. Accordingly, results from </w:t>
      </w:r>
      <w:r w:rsidR="000F55B2">
        <w:fldChar w:fldCharType="begin" w:fldLock="1"/>
      </w:r>
      <w:r w:rsidR="000F55B2">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F55B2">
        <w:fldChar w:fldCharType="separate"/>
      </w:r>
      <w:r w:rsidR="000F55B2" w:rsidRPr="000F55B2">
        <w:rPr>
          <w:noProof/>
        </w:rPr>
        <w:t>(Dickman et al. 2019)</w:t>
      </w:r>
      <w:r w:rsidR="000F55B2">
        <w:fldChar w:fldCharType="end"/>
      </w:r>
      <w:r>
        <w:t xml:space="preserve">, show rapid shift in regeneration trait means and variance in response to drought occurring within populations </w:t>
      </w:r>
      <w:r w:rsidR="0038464B">
        <w:t xml:space="preserve">increasing their chance of survival  </w:t>
      </w:r>
      <w:r>
        <w:t xml:space="preserve">and consistent with climate adaptation, </w:t>
      </w:r>
      <w:r w:rsidR="000F55B2">
        <w:fldChar w:fldCharType="begin" w:fldLock="1"/>
      </w:r>
      <w:r w:rsidR="000933C0">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0F55B2">
        <w:fldChar w:fldCharType="separate"/>
      </w:r>
      <w:r w:rsidR="000F55B2" w:rsidRPr="000F55B2">
        <w:rPr>
          <w:noProof/>
        </w:rPr>
        <w:t>(Anderson et al. 2012)</w:t>
      </w:r>
      <w:r w:rsidR="000F55B2">
        <w:fldChar w:fldCharType="end"/>
      </w:r>
      <w:r>
        <w:t>.</w:t>
      </w:r>
      <w:r w:rsidRPr="001652B4">
        <w:t xml:space="preserve"> </w:t>
      </w:r>
      <w:r w:rsidR="006A3B04">
        <w:t>I</w:t>
      </w:r>
      <w:commentRangeStart w:id="3"/>
      <w:r w:rsidR="00B24812">
        <w:t xml:space="preserve">n alpine ecosystems </w:t>
      </w:r>
      <w:r w:rsidR="00993BD2">
        <w:t>current climate change</w:t>
      </w:r>
      <w:r w:rsidR="00EA0C92">
        <w:t xml:space="preserve"> </w:t>
      </w:r>
      <w:r w:rsidR="00E32151">
        <w:t>has unfolded a</w:t>
      </w:r>
      <w:r w:rsidR="00EA0C92">
        <w:t xml:space="preserve"> trend </w:t>
      </w:r>
      <w:r w:rsidR="00E32151">
        <w:t>of</w:t>
      </w:r>
      <w:r w:rsidR="00B73C7B">
        <w:t xml:space="preserve"> </w:t>
      </w:r>
      <w:r w:rsidR="000956C0">
        <w:t xml:space="preserve">earlier snowmelt </w:t>
      </w:r>
      <w:r w:rsidR="003245DB">
        <w:fldChar w:fldCharType="begin" w:fldLock="1"/>
      </w:r>
      <w:r w:rsidR="003245DB">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003245DB">
        <w:fldChar w:fldCharType="separate"/>
      </w:r>
      <w:r w:rsidR="003245DB" w:rsidRPr="003245DB">
        <w:rPr>
          <w:noProof/>
        </w:rPr>
        <w:t>(Vorkauf et al. 2021)</w:t>
      </w:r>
      <w:r w:rsidR="003245DB">
        <w:fldChar w:fldCharType="end"/>
      </w:r>
      <w:r w:rsidR="000956C0">
        <w:t>and increasing summer drought</w:t>
      </w:r>
      <w:r w:rsidR="003245DB">
        <w:t xml:space="preserve"> </w:t>
      </w:r>
      <w:r w:rsidR="003245DB">
        <w:fldChar w:fldCharType="begin" w:fldLock="1"/>
      </w:r>
      <w:r w:rsidR="00EB567B">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3245DB">
        <w:fldChar w:fldCharType="separate"/>
      </w:r>
      <w:r w:rsidR="003245DB" w:rsidRPr="003245DB">
        <w:rPr>
          <w:noProof/>
        </w:rPr>
        <w:t>(Kotlarski et al. 2023)</w:t>
      </w:r>
      <w:r w:rsidR="003245DB">
        <w:fldChar w:fldCharType="end"/>
      </w:r>
      <w:r w:rsidR="005A4AAD" w:rsidRPr="003407A9">
        <w:t>.</w:t>
      </w:r>
      <w:commentRangeEnd w:id="3"/>
      <w:r w:rsidR="00026B56" w:rsidRPr="006B3BDB">
        <w:commentReference w:id="3"/>
      </w:r>
      <w:r w:rsidR="0015216C" w:rsidRPr="003407A9">
        <w:t xml:space="preserve"> </w:t>
      </w:r>
      <w:r w:rsidR="00092A59">
        <w:t>M</w:t>
      </w:r>
      <w:r w:rsidR="008831D1" w:rsidRPr="003407A9">
        <w:t xml:space="preserve">icroclimatic </w:t>
      </w:r>
      <w:r w:rsidR="008831D1">
        <w:t>gradients</w:t>
      </w:r>
      <w:r w:rsidR="008831D1" w:rsidRPr="003407A9">
        <w:t xml:space="preserve"> </w:t>
      </w:r>
      <w:r w:rsidR="008831D1">
        <w:t>have</w:t>
      </w:r>
      <w:r w:rsidR="008831D1" w:rsidRPr="003407A9">
        <w:t xml:space="preserve"> </w:t>
      </w:r>
      <w:r w:rsidR="008831D1">
        <w:t xml:space="preserve">been suggested </w:t>
      </w:r>
      <w:r w:rsidR="008831D1" w:rsidRPr="003407A9">
        <w:t xml:space="preserve">to buffer </w:t>
      </w:r>
      <w:r w:rsidR="008831D1">
        <w:t xml:space="preserve">the effect of </w:t>
      </w:r>
      <w:r w:rsidR="008831D1" w:rsidRPr="003407A9">
        <w:t>climate warming</w:t>
      </w:r>
      <w:r w:rsidR="008831D1">
        <w:t xml:space="preserve"> in alpine communities</w:t>
      </w:r>
      <w:r w:rsidR="008831D1" w:rsidRPr="003407A9">
        <w:t xml:space="preserve"> </w:t>
      </w:r>
      <w:r w:rsidR="008831D1" w:rsidRPr="003407A9">
        <w:fldChar w:fldCharType="begin" w:fldLock="1"/>
      </w:r>
      <w:r w:rsidR="00D614D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008831D1" w:rsidRPr="003407A9">
        <w:fldChar w:fldCharType="separate"/>
      </w:r>
      <w:r w:rsidR="00061006" w:rsidRPr="00061006">
        <w:rPr>
          <w:noProof/>
        </w:rPr>
        <w:t>(Körner &amp; Hiltbrunner 2021; Jiménez- Alfaro et al. 2024)</w:t>
      </w:r>
      <w:r w:rsidR="008831D1" w:rsidRPr="003407A9">
        <w:fldChar w:fldCharType="end"/>
      </w:r>
      <w:r w:rsidR="008831D1">
        <w:rPr>
          <w:rFonts w:eastAsia="Times New Roman" w:cstheme="minorHAnsi"/>
          <w:color w:val="000000"/>
          <w:lang w:eastAsia="ca-ES"/>
        </w:rPr>
        <w:t xml:space="preserve"> due to t</w:t>
      </w:r>
      <w:r w:rsidR="005A6399" w:rsidRPr="003407A9">
        <w:t>he</w:t>
      </w:r>
      <w:r w:rsidR="00DC4CF9" w:rsidRPr="003407A9">
        <w:t xml:space="preserve"> high topographic complexity</w:t>
      </w:r>
      <w:r w:rsidR="00AC62CD"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4C5097" w:rsidRPr="003407A9">
        <w:t>.</w:t>
      </w:r>
      <w:r w:rsidR="00DC4CF9" w:rsidRPr="003407A9">
        <w:t xml:space="preserve"> </w:t>
      </w:r>
      <w:r w:rsidR="008358A8">
        <w:t xml:space="preserve">It is therefore expected </w:t>
      </w:r>
      <w:r w:rsidR="00117AC0">
        <w:t>some level of</w:t>
      </w:r>
      <w:r w:rsidR="00716E91">
        <w:t xml:space="preserve"> </w:t>
      </w:r>
      <w:r w:rsidR="00FF4BC3">
        <w:t xml:space="preserve">intraspecific plasticity of seed germination </w:t>
      </w:r>
      <w:r w:rsidR="00716E91">
        <w:t xml:space="preserve">to cope with </w:t>
      </w:r>
      <w:r w:rsidR="003E45B6">
        <w:t xml:space="preserve">microclimatic </w:t>
      </w:r>
      <w:r w:rsidR="00716E91">
        <w:t>gradients</w:t>
      </w:r>
      <w:r w:rsidR="008E30AD">
        <w:t xml:space="preserve">. </w:t>
      </w:r>
      <w:r w:rsidR="005D5831">
        <w:t>This</w:t>
      </w:r>
      <w:r w:rsidR="008143C3">
        <w:t xml:space="preserve"> variability</w:t>
      </w:r>
      <w:r w:rsidR="005D5831">
        <w:t xml:space="preserve"> may be especially critical in alpine systems influenced by Mediterranean climatic conditions, </w:t>
      </w:r>
      <w:r w:rsidR="009055E0">
        <w:t xml:space="preserve">influenced by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96728">
        <w:t>.</w:t>
      </w:r>
    </w:p>
    <w:p w14:paraId="290BC502" w14:textId="698964C1" w:rsidR="00662737" w:rsidRPr="00455977" w:rsidRDefault="006D55FC" w:rsidP="0084299C">
      <w:pPr>
        <w:spacing w:line="360" w:lineRule="auto"/>
        <w:ind w:firstLine="709"/>
        <w:jc w:val="both"/>
      </w:pPr>
      <w:r>
        <w:t xml:space="preserve">In this study, we </w:t>
      </w:r>
      <w:r w:rsidR="000D6E39">
        <w:t>measure</w:t>
      </w:r>
      <w:r w:rsidR="007440A6">
        <w:t>d</w:t>
      </w:r>
      <w:r w:rsidR="000D6E39">
        <w:t xml:space="preserve"> </w:t>
      </w:r>
      <w:r>
        <w:t>the</w:t>
      </w:r>
      <w:r w:rsidR="009A4338" w:rsidRPr="003407A9">
        <w:t xml:space="preserve"> intraspecific </w:t>
      </w:r>
      <w:r w:rsidR="00291E15">
        <w:t>variation</w:t>
      </w:r>
      <w:r w:rsidR="009A4338" w:rsidRPr="003407A9">
        <w:t xml:space="preserve"> </w:t>
      </w:r>
      <w:r w:rsidR="000D6E39" w:rsidRPr="003407A9">
        <w:t>o</w:t>
      </w:r>
      <w:r w:rsidR="000D6E39">
        <w:t>f</w:t>
      </w:r>
      <w:r w:rsidR="000D6E39" w:rsidRPr="003407A9">
        <w:t xml:space="preserve"> </w:t>
      </w:r>
      <w:r w:rsidR="009A4338" w:rsidRPr="003407A9">
        <w:t>germination responses to water stress</w:t>
      </w:r>
      <w:r w:rsidR="00C143DF">
        <w:t xml:space="preserve"> along a </w:t>
      </w:r>
      <w:r w:rsidR="005D0242">
        <w:t>microclimatic gradient</w:t>
      </w:r>
      <w:r>
        <w:t xml:space="preserve"> </w:t>
      </w:r>
      <w:r w:rsidR="00C143DF">
        <w:t>in a</w:t>
      </w:r>
      <w:r w:rsidR="00C143DF" w:rsidRPr="00C143DF">
        <w:t xml:space="preserve"> </w:t>
      </w:r>
      <w:r w:rsidR="00C143DF" w:rsidRPr="003407A9">
        <w:t xml:space="preserve">drought-limited Mediterranean alpine </w:t>
      </w:r>
      <w:r w:rsidR="000041A0">
        <w:t>eco</w:t>
      </w:r>
      <w:r w:rsidR="00C143DF">
        <w:t>system</w:t>
      </w:r>
      <w:r w:rsidR="00C63A3A" w:rsidRPr="003407A9">
        <w:t xml:space="preserve">. </w:t>
      </w:r>
      <w:r w:rsidR="00477C9C">
        <w:t>We focused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xml:space="preserve">. </w:t>
      </w:r>
      <w:r w:rsidR="00412E3F">
        <w:t>Our</w:t>
      </w:r>
      <w:r w:rsidR="00412E3F" w:rsidRPr="003407A9">
        <w:t xml:space="preserve"> </w:t>
      </w:r>
      <w:r w:rsidR="00FC2903">
        <w:t xml:space="preserve">primary </w:t>
      </w:r>
      <w:r w:rsidR="00F364E5" w:rsidRPr="003407A9">
        <w:t xml:space="preserve">hypothesis </w:t>
      </w:r>
      <w:r w:rsidR="007440A6">
        <w:t>was</w:t>
      </w:r>
      <w:r w:rsidR="00A13C86">
        <w:t xml:space="preserve"> </w:t>
      </w:r>
      <w:r w:rsidR="00BB5C2F" w:rsidRPr="003407A9">
        <w:t xml:space="preserve">that </w:t>
      </w:r>
      <w:r w:rsidR="00A244A6" w:rsidRPr="003407A9">
        <w:t xml:space="preserve">germination responses to water stress will show </w:t>
      </w:r>
      <w:r w:rsidR="004772C2">
        <w:t xml:space="preserve">functional </w:t>
      </w:r>
      <w:r w:rsidR="00A244A6" w:rsidRPr="003407A9">
        <w:t xml:space="preserve">intraspecific </w:t>
      </w:r>
      <w:r w:rsidR="00291E15">
        <w:t>variation</w:t>
      </w:r>
      <w:r w:rsidR="00A244A6" w:rsidRPr="003407A9">
        <w:t xml:space="preserve">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r w:rsidR="00417D34">
        <w:t>In particular, w</w:t>
      </w:r>
      <w:r w:rsidR="00CD274E">
        <w:t>e expect</w:t>
      </w:r>
      <w:r w:rsidR="00141538">
        <w:t>ed</w:t>
      </w:r>
      <w:r w:rsidR="00CD274E">
        <w:t xml:space="preserve"> lower </w:t>
      </w:r>
      <w:r w:rsidR="00D31BAC" w:rsidRPr="003407A9">
        <w:rPr>
          <w:rFonts w:cstheme="minorHAnsi"/>
        </w:rPr>
        <w:t>ψ</w:t>
      </w:r>
      <w:r w:rsidR="00D31BAC" w:rsidRPr="003407A9">
        <w:rPr>
          <w:rFonts w:cstheme="minorHAnsi"/>
          <w:vertAlign w:val="subscript"/>
        </w:rPr>
        <w:t>b</w:t>
      </w:r>
      <w:r w:rsidR="00D31BAC">
        <w:t xml:space="preserve"> </w:t>
      </w:r>
      <w:r w:rsidR="00CD274E">
        <w:t xml:space="preserve">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 xml:space="preserve">(i.e. </w:t>
      </w:r>
      <w:r w:rsidR="007440A6">
        <w:t xml:space="preserve">germination </w:t>
      </w:r>
      <w:r w:rsidR="007440A6" w:rsidRPr="003407A9">
        <w:t xml:space="preserve">more </w:t>
      </w:r>
      <w:r w:rsidR="007440A6">
        <w:t>drought-</w:t>
      </w:r>
      <w:r w:rsidR="007440A6" w:rsidRPr="003407A9">
        <w:t>tolerant</w:t>
      </w:r>
      <w:r w:rsidR="00F00011" w:rsidRPr="003407A9">
        <w:t>)</w:t>
      </w:r>
      <w:r w:rsidR="003638F6" w:rsidRPr="003407A9">
        <w:t>.</w:t>
      </w:r>
      <w:r w:rsidR="00385A25" w:rsidRPr="003407A9">
        <w:t xml:space="preserve"> </w:t>
      </w:r>
    </w:p>
    <w:p w14:paraId="60BB3042" w14:textId="49989F4D" w:rsidR="00B500F2" w:rsidRPr="003407A9" w:rsidRDefault="0068503C" w:rsidP="002D07AE">
      <w:pPr>
        <w:pStyle w:val="Ttulo2"/>
        <w:spacing w:line="360" w:lineRule="auto"/>
        <w:jc w:val="both"/>
      </w:pPr>
      <w:r w:rsidRPr="003407A9">
        <w:lastRenderedPageBreak/>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6A811971"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 w:name="_Hlk153186664"/>
      <w:r w:rsidR="00A5205A" w:rsidRPr="003407A9">
        <w:rPr>
          <w:i/>
          <w:iCs/>
        </w:rPr>
        <w:t>D. langeanus</w:t>
      </w:r>
      <w:bookmarkEnd w:id="4"/>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 and ripe se</w:t>
      </w:r>
      <w:r w:rsidR="00AF68E0" w:rsidRPr="003407A9">
        <w:t>eds are dispersed during August</w:t>
      </w:r>
      <w:r w:rsidR="00193164">
        <w:t xml:space="preserve"> </w:t>
      </w:r>
      <w:r w:rsidR="00193164" w:rsidRPr="003407A9">
        <w:t>(Fig. 1C)</w:t>
      </w:r>
      <w:r w:rsidR="00AF68E0" w:rsidRPr="003407A9">
        <w: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006A5A56" w:rsidRPr="003407A9">
        <w:t>°C</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A34D78">
        <w:rPr>
          <w:rFonts w:cstheme="minorHAnsi"/>
        </w:rPr>
        <w:t>.</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F92829">
        <w:rPr>
          <w:rFonts w:cstheme="minorHAnsi"/>
        </w:rPr>
        <w:t xml:space="preserve"> </w:t>
      </w:r>
      <w:r w:rsidR="005E2483" w:rsidRPr="003407A9">
        <w:rPr>
          <w:rFonts w:cstheme="minorHAnsi"/>
        </w:rPr>
        <w:t>m a.s.l</w:t>
      </w:r>
      <w:r w:rsidR="00A34D78">
        <w:rPr>
          <w:rFonts w:cstheme="minorHAnsi"/>
        </w:rPr>
        <w:t>.</w:t>
      </w:r>
      <w:r w:rsidR="005E2483" w:rsidRPr="003407A9">
        <w:rPr>
          <w:rFonts w:cstheme="minorHAnsi"/>
        </w:rPr>
        <w:t xml:space="preserve"> (</w:t>
      </w:r>
      <w:r w:rsidR="00967BE6" w:rsidRPr="00AF1450">
        <w:rPr>
          <w:rFonts w:cstheme="minorHAnsi"/>
          <w:highlight w:val="yellow"/>
        </w:rPr>
        <w:t>González Le Barbier</w:t>
      </w:r>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is</w:t>
      </w:r>
      <w:r w:rsidR="00A34D78">
        <w:rPr>
          <w:rFonts w:cstheme="minorHAnsi"/>
        </w:rPr>
        <w:t xml:space="preserve"> </w:t>
      </w:r>
      <w:r w:rsidR="005E2483" w:rsidRPr="003407A9">
        <w:rPr>
          <w:rFonts w:cstheme="minorHAnsi"/>
        </w:rPr>
        <w:t xml:space="preserve">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the</w:t>
      </w:r>
      <w:r w:rsidR="00A34D78">
        <w:rPr>
          <w:rFonts w:cstheme="minorHAnsi"/>
        </w:rPr>
        <w:t xml:space="preserve"> oceanic</w:t>
      </w:r>
      <w:r w:rsidR="00CA4DCC" w:rsidRPr="003407A9">
        <w:rPr>
          <w:rFonts w:cstheme="minorHAnsi"/>
        </w:rPr>
        <w:t xml:space="preserv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2334FD7F"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did a floristic </w:t>
      </w:r>
      <w:r w:rsidR="00EE29CC" w:rsidRPr="003407A9">
        <w:t>relevé</w:t>
      </w:r>
      <w:r w:rsidR="006B766F">
        <w:t>, reco</w:t>
      </w:r>
      <w:r w:rsidR="009860C5">
        <w:t>rding species composition,</w:t>
      </w:r>
      <w:r w:rsidR="00EE29CC" w:rsidRPr="003407A9">
        <w:t xml:space="preserve">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w:t>
      </w:r>
      <w:r w:rsidR="006A5A56" w:rsidRPr="003407A9">
        <w:t>°C</w:t>
      </w:r>
      <w:r w:rsidR="005773D7" w:rsidRPr="003407A9">
        <w:rPr>
          <w:rFonts w:eastAsiaTheme="majorEastAsia"/>
        </w:rPr>
        <w:t xml:space="preserve"> from </w:t>
      </w:r>
      <w:r w:rsidR="001A7075" w:rsidRPr="003407A9">
        <w:rPr>
          <w:rFonts w:eastAsiaTheme="majorEastAsia"/>
        </w:rPr>
        <w:t xml:space="preserve">-40 </w:t>
      </w:r>
      <w:r w:rsidR="006A5A56" w:rsidRPr="003407A9">
        <w:t>°C</w:t>
      </w:r>
      <w:r w:rsidR="001A7075" w:rsidRPr="003407A9">
        <w:rPr>
          <w:rFonts w:eastAsiaTheme="majorEastAsia"/>
        </w:rPr>
        <w:t xml:space="preserve"> to 60 </w:t>
      </w:r>
      <w:r w:rsidR="006A5A56" w:rsidRPr="003407A9">
        <w:t>°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315530">
        <w:t>to November 2023</w:t>
      </w:r>
      <w:r w:rsidR="00170EC8">
        <w:t xml:space="preserve"> </w:t>
      </w:r>
      <w:r w:rsidR="00170EC8" w:rsidRPr="005A1A1A">
        <w:t>(</w:t>
      </w:r>
      <w:r w:rsidR="005A1A1A" w:rsidRPr="005A1A1A">
        <w:t>raw</w:t>
      </w:r>
      <w:r w:rsidR="00170EC8" w:rsidRPr="005A1A1A">
        <w:t xml:space="preserve"> data </w:t>
      </w:r>
      <w:r w:rsidR="005A1A1A" w:rsidRPr="005A1A1A">
        <w:t>available in GitHub</w:t>
      </w:r>
      <w:r w:rsidR="00090862">
        <w:t xml:space="preserve"> repository</w:t>
      </w:r>
      <w:r w:rsidR="00170EC8" w:rsidRPr="005A1A1A">
        <w:t>).</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061006">
        <w:t>,</w:t>
      </w:r>
      <w:r w:rsidR="00061006">
        <w:fldChar w:fldCharType="begin" w:fldLock="1"/>
      </w:r>
      <w:r w:rsidR="00D614DB">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00061006">
        <w:fldChar w:fldCharType="separate"/>
      </w:r>
      <w:r w:rsidR="00061006">
        <w:rPr>
          <w:noProof/>
        </w:rPr>
        <w:t xml:space="preserve"> </w:t>
      </w:r>
      <w:r w:rsidR="00061006" w:rsidRPr="00061006">
        <w:rPr>
          <w:noProof/>
        </w:rPr>
        <w:t>Jiménez- Alfaro et al. 2024)</w:t>
      </w:r>
      <w:r w:rsidR="00061006">
        <w:fldChar w:fldCharType="end"/>
      </w:r>
      <w:r w:rsidR="009E263C">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w:t>
      </w:r>
      <w:r w:rsidR="006A5A56" w:rsidRPr="003407A9">
        <w:t>°C</w:t>
      </w:r>
      <w:r w:rsidR="00467E54" w:rsidRPr="003407A9">
        <w:rPr>
          <w:rFonts w:eastAsiaTheme="majorEastAsia"/>
        </w:rPr>
        <w:t xml:space="preserve"> from -10 ºC to +65 </w:t>
      </w:r>
      <w:r w:rsidR="006A5A56" w:rsidRPr="003407A9">
        <w:t>°C</w:t>
      </w:r>
      <w:r w:rsidR="00467E54" w:rsidRPr="003407A9">
        <w:rPr>
          <w:rFonts w:eastAsiaTheme="majorEastAsia"/>
        </w:rPr>
        <w:t xml:space="preserve">, resolution: 0.5 </w:t>
      </w:r>
      <w:r w:rsidR="006A5A56" w:rsidRPr="003407A9">
        <w:t>°C</w:t>
      </w:r>
      <w:r w:rsidR="00467E54" w:rsidRPr="003407A9">
        <w:rPr>
          <w:rFonts w:eastAsiaTheme="majorEastAsia"/>
        </w:rPr>
        <w:t xml:space="preserve">,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090862">
        <w:t xml:space="preserve">raw data available in GitHub repository).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164E98C6" w:rsidR="0057537C" w:rsidRPr="003407A9" w:rsidRDefault="00DD3A2C" w:rsidP="002D07AE">
      <w:pPr>
        <w:spacing w:line="360" w:lineRule="auto"/>
        <w:ind w:firstLine="709"/>
        <w:jc w:val="both"/>
        <w:rPr>
          <w:noProof/>
          <w:lang w:eastAsia="ca-ES"/>
        </w:rPr>
      </w:pPr>
      <w:r w:rsidRPr="003407A9">
        <w:rPr>
          <w:rFonts w:cstheme="minorHAnsi"/>
          <w:i/>
          <w:iCs/>
        </w:rPr>
        <w:lastRenderedPageBreak/>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r w:rsidR="00A33A08">
        <w:t xml:space="preserve">graminoid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454EBDF8" w:rsidR="0057537C" w:rsidRPr="003407A9" w:rsidRDefault="00B37166" w:rsidP="002D07AE">
      <w:pPr>
        <w:spacing w:line="360" w:lineRule="auto"/>
        <w:ind w:firstLine="709"/>
        <w:jc w:val="both"/>
        <w:rPr>
          <w:rFonts w:cstheme="minorHAnsi"/>
        </w:rPr>
      </w:pPr>
      <w:commentRangeStart w:id="5"/>
      <w:commentRangeStart w:id="6"/>
      <w:commentRangeStart w:id="7"/>
      <w:r w:rsidRPr="003407A9">
        <w:t xml:space="preserve">Soil </w:t>
      </w:r>
      <w:r w:rsidR="0039142E" w:rsidRPr="003407A9">
        <w:t xml:space="preserve">climate </w:t>
      </w:r>
      <w:r w:rsidRPr="003407A9">
        <w:t>was</w:t>
      </w:r>
      <w:r w:rsidR="00AD7CEA" w:rsidRPr="003407A9">
        <w:t xml:space="preserve"> typically Mediterranean</w:t>
      </w:r>
      <w:commentRangeEnd w:id="5"/>
      <w:r w:rsidR="008322C9">
        <w:rPr>
          <w:rStyle w:val="Refdecomentario"/>
        </w:rPr>
        <w:commentReference w:id="5"/>
      </w:r>
      <w:commentRangeEnd w:id="6"/>
      <w:r w:rsidR="00CA2004">
        <w:rPr>
          <w:rStyle w:val="Refdecomentario"/>
        </w:rPr>
        <w:commentReference w:id="6"/>
      </w:r>
      <w:commentRangeEnd w:id="7"/>
      <w:r w:rsidR="00263E4D">
        <w:rPr>
          <w:rStyle w:val="Refdecomentario"/>
        </w:rPr>
        <w:commentReference w:id="7"/>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 xml:space="preserve">The growing season stretched from </w:t>
      </w:r>
      <w:r w:rsidR="00DC392A">
        <w:rPr>
          <w:rFonts w:cstheme="minorHAnsi"/>
        </w:rPr>
        <w:t>end of March</w:t>
      </w:r>
      <w:r w:rsidR="003B3F1F" w:rsidRPr="003407A9">
        <w:rPr>
          <w:rFonts w:cstheme="minorHAnsi"/>
        </w:rPr>
        <w:t xml:space="preserve"> to November with a mean annual soil temperature of 8</w:t>
      </w:r>
      <w:r w:rsidR="0042344C" w:rsidRPr="003407A9">
        <w:rPr>
          <w:rFonts w:cstheme="minorHAnsi"/>
        </w:rPr>
        <w:t xml:space="preserve"> </w:t>
      </w:r>
      <w:r w:rsidR="006A5A56" w:rsidRPr="003407A9">
        <w:t>°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6A5A56" w:rsidRPr="003407A9">
        <w:t>°C</w:t>
      </w:r>
      <w:r w:rsidR="008171F0" w:rsidRPr="003407A9">
        <w:rPr>
          <w:rFonts w:cstheme="minorHAnsi"/>
        </w:rPr>
        <w:t xml:space="preserve">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w:t>
      </w:r>
      <w:r w:rsidR="006A5A56" w:rsidRPr="003407A9">
        <w:t>°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64D040A2" w:rsidR="002D418A" w:rsidRPr="003407A9" w:rsidRDefault="0068503C" w:rsidP="00300F18">
      <w:pPr>
        <w:spacing w:line="360" w:lineRule="auto"/>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D614DB">
        <w:fldChar w:fldCharType="begin" w:fldLock="1"/>
      </w:r>
      <w:r w:rsidR="00726D1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00D614DB">
        <w:fldChar w:fldCharType="separate"/>
      </w:r>
      <w:r w:rsidR="00D614DB" w:rsidRPr="00D614DB">
        <w:rPr>
          <w:noProof/>
        </w:rPr>
        <w:t xml:space="preserve">Jiménez- Alfaro et al. </w:t>
      </w:r>
      <w:r w:rsidR="00D614DB">
        <w:rPr>
          <w:noProof/>
        </w:rPr>
        <w:t>(</w:t>
      </w:r>
      <w:r w:rsidR="00D614DB" w:rsidRPr="00D614DB">
        <w:rPr>
          <w:noProof/>
        </w:rPr>
        <w:t>2024</w:t>
      </w:r>
      <w:r w:rsidR="00D614DB">
        <w:fldChar w:fldCharType="end"/>
      </w:r>
      <w:r w:rsidR="00D614DB">
        <w:t>)</w:t>
      </w:r>
      <w:r w:rsidR="00C51647">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temperature is around 0 </w:t>
      </w:r>
      <w:r w:rsidR="006A5A56" w:rsidRPr="003407A9">
        <w:t>°C</w:t>
      </w:r>
      <w:r w:rsidRPr="003407A9">
        <w:t xml:space="preserve">, calculated for the period in which the maximum temperature was &lt; 0.5 </w:t>
      </w:r>
      <w:r w:rsidR="006A5A56" w:rsidRPr="003407A9">
        <w:t>°C</w:t>
      </w:r>
      <w:r w:rsidRPr="003407A9">
        <w:t xml:space="preserve"> and the minimum temperature was &gt; -0.5 </w:t>
      </w:r>
      <w:r w:rsidR="006A5A56" w:rsidRPr="003407A9">
        <w:t>°C</w:t>
      </w:r>
      <w:r w:rsidRPr="003407A9">
        <w:t xml:space="preserve">; (5) FDD = freezing degree days, i.e. the sum of daily mean temperatures for days in which the mean temperature was below 0 </w:t>
      </w:r>
      <w:r w:rsidR="006A5A56" w:rsidRPr="003407A9">
        <w:t>°C</w:t>
      </w:r>
      <w:r w:rsidRPr="003407A9">
        <w:t xml:space="preserve"> (Choler 2018); and (6) GDD = growing degree days, i.e. the sum of daily mean temperatures for days in which the soil mean temperature at five cm deep was above 5 </w:t>
      </w:r>
      <w:r w:rsidR="006A5A56" w:rsidRPr="003407A9">
        <w:t xml:space="preserve">°C </w:t>
      </w:r>
      <w:r w:rsidRPr="003407A9">
        <w:t>(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rsidRPr="00CB52BF">
        <w:rPr>
          <w:highlight w:val="yellow"/>
        </w:rPr>
        <w:t>S</w:t>
      </w:r>
      <w:r w:rsidR="001E0239" w:rsidRPr="00CB52BF">
        <w:rPr>
          <w:highlight w:val="yellow"/>
        </w:rPr>
        <w:t xml:space="preserve">upplementary </w:t>
      </w:r>
      <w:r w:rsidR="00595972" w:rsidRPr="00CB52BF">
        <w:rPr>
          <w:highlight w:val="yellow"/>
        </w:rPr>
        <w:t>T</w:t>
      </w:r>
      <w:r w:rsidR="0008729A" w:rsidRPr="00CB52BF">
        <w:rPr>
          <w:highlight w:val="yellow"/>
        </w:rPr>
        <w:t>able 1</w:t>
      </w:r>
      <w:r w:rsidR="0008729A">
        <w:t>)</w:t>
      </w:r>
      <w:r w:rsidRPr="003407A9">
        <w:t xml:space="preserve">. </w:t>
      </w:r>
    </w:p>
    <w:p w14:paraId="39B8C8E2" w14:textId="3E797953" w:rsidR="00597F14" w:rsidRPr="003407A9" w:rsidRDefault="00C51647" w:rsidP="00597F14">
      <w:pPr>
        <w:spacing w:line="360" w:lineRule="auto"/>
        <w:ind w:firstLine="709"/>
        <w:jc w:val="both"/>
        <w:rPr>
          <w:noProof/>
          <w:lang w:eastAsia="ca-ES"/>
        </w:rPr>
      </w:pPr>
      <w:r w:rsidRPr="00C51647">
        <w:rPr>
          <w:rFonts w:eastAsia="Times New Roman" w:cstheme="minorHAnsi"/>
          <w:color w:val="000000"/>
          <w:lang w:eastAsia="ca-ES"/>
        </w:rPr>
        <w:t xml:space="preserve">Some studies that have approached the </w:t>
      </w:r>
      <w:r w:rsidR="00B060A2">
        <w:rPr>
          <w:rFonts w:eastAsia="Times New Roman" w:cstheme="minorHAnsi"/>
          <w:color w:val="000000"/>
          <w:lang w:eastAsia="ca-ES"/>
        </w:rPr>
        <w:t>inter</w:t>
      </w:r>
      <w:r w:rsidRPr="00C51647">
        <w:rPr>
          <w:rFonts w:eastAsia="Times New Roman" w:cstheme="minorHAnsi"/>
          <w:color w:val="000000"/>
          <w:lang w:eastAsia="ca-ES"/>
        </w:rPr>
        <w:t>relationship between temperature and water availability in the soil showed that drier soils also become warmer</w:t>
      </w:r>
      <w:r w:rsidR="00EB567B">
        <w:rPr>
          <w:rFonts w:eastAsia="Times New Roman" w:cstheme="minorHAnsi"/>
          <w:color w:val="000000"/>
          <w:lang w:eastAsia="ca-ES"/>
        </w:rPr>
        <w:t xml:space="preserve"> </w:t>
      </w:r>
      <w:r w:rsidR="00EB567B">
        <w:rPr>
          <w:rFonts w:eastAsia="Times New Roman" w:cstheme="minorHAnsi"/>
          <w:color w:val="000000"/>
          <w:lang w:eastAsia="ca-ES"/>
        </w:rPr>
        <w:fldChar w:fldCharType="begin" w:fldLock="1"/>
      </w:r>
      <w:r w:rsidR="008D0E31">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EB567B">
        <w:rPr>
          <w:rFonts w:eastAsia="Times New Roman" w:cstheme="minorHAnsi"/>
          <w:color w:val="000000"/>
          <w:lang w:eastAsia="ca-ES"/>
        </w:rPr>
        <w:fldChar w:fldCharType="separate"/>
      </w:r>
      <w:r w:rsidR="00EB567B" w:rsidRPr="00EB567B">
        <w:rPr>
          <w:rFonts w:eastAsia="Times New Roman" w:cstheme="minorHAnsi"/>
          <w:noProof/>
          <w:color w:val="000000"/>
          <w:lang w:eastAsia="ca-ES"/>
        </w:rPr>
        <w:t>(Seneviratne et al. 2010)</w:t>
      </w:r>
      <w:r w:rsidR="00EB567B">
        <w:rPr>
          <w:rFonts w:eastAsia="Times New Roman" w:cstheme="minorHAnsi"/>
          <w:color w:val="000000"/>
          <w:lang w:eastAsia="ca-ES"/>
        </w:rPr>
        <w:fldChar w:fldCharType="end"/>
      </w:r>
      <w:r w:rsidRPr="00C51647">
        <w:rPr>
          <w:rFonts w:eastAsia="Times New Roman" w:cstheme="minorHAnsi"/>
          <w:color w:val="000000"/>
          <w:lang w:eastAsia="ca-ES"/>
        </w:rPr>
        <w:t xml:space="preserve">, however to our knowledge </w:t>
      </w:r>
      <w:r w:rsidR="004713BF">
        <w:rPr>
          <w:rFonts w:eastAsia="Times New Roman" w:cstheme="minorHAnsi"/>
          <w:color w:val="000000"/>
          <w:lang w:eastAsia="ca-ES"/>
        </w:rPr>
        <w:t>very few</w:t>
      </w:r>
      <w:r w:rsidRPr="00C51647">
        <w:rPr>
          <w:rFonts w:eastAsia="Times New Roman" w:cstheme="minorHAnsi"/>
          <w:color w:val="000000"/>
          <w:lang w:eastAsia="ca-ES"/>
        </w:rPr>
        <w:t xml:space="preserve"> has been done at a microscale level </w:t>
      </w:r>
      <w:r w:rsidR="00590039">
        <w:rPr>
          <w:rFonts w:eastAsia="Times New Roman" w:cstheme="minorHAnsi"/>
          <w:color w:val="000000"/>
          <w:lang w:eastAsia="ca-ES"/>
        </w:rPr>
        <w:fldChar w:fldCharType="begin" w:fldLock="1"/>
      </w:r>
      <w:r w:rsidR="00300656">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590039">
        <w:rPr>
          <w:rFonts w:eastAsia="Times New Roman" w:cstheme="minorHAnsi"/>
          <w:color w:val="000000"/>
          <w:lang w:eastAsia="ca-ES"/>
        </w:rPr>
        <w:fldChar w:fldCharType="separate"/>
      </w:r>
      <w:r w:rsidR="00590039" w:rsidRPr="00590039">
        <w:rPr>
          <w:rFonts w:eastAsia="Times New Roman" w:cstheme="minorHAnsi"/>
          <w:noProof/>
          <w:color w:val="000000"/>
          <w:lang w:eastAsia="ca-ES"/>
        </w:rPr>
        <w:t xml:space="preserve">(Graham et al. </w:t>
      </w:r>
      <w:r w:rsidR="00590039" w:rsidRPr="00590039">
        <w:rPr>
          <w:rFonts w:eastAsia="Times New Roman" w:cstheme="minorHAnsi"/>
          <w:noProof/>
          <w:color w:val="000000"/>
          <w:lang w:eastAsia="ca-ES"/>
        </w:rPr>
        <w:lastRenderedPageBreak/>
        <w:t>2012)</w:t>
      </w:r>
      <w:r w:rsidR="00590039">
        <w:rPr>
          <w:rFonts w:eastAsia="Times New Roman" w:cstheme="minorHAnsi"/>
          <w:color w:val="000000"/>
          <w:lang w:eastAsia="ca-ES"/>
        </w:rPr>
        <w:fldChar w:fldCharType="end"/>
      </w:r>
      <w:r w:rsidR="006D0C24">
        <w:rPr>
          <w:rFonts w:eastAsia="Times New Roman" w:cstheme="minorHAnsi"/>
          <w:color w:val="000000"/>
          <w:lang w:eastAsia="ca-ES"/>
        </w:rPr>
        <w:t>.</w:t>
      </w:r>
      <w:r w:rsidR="00590039">
        <w:rPr>
          <w:rFonts w:eastAsia="Times New Roman" w:cstheme="minorHAnsi"/>
          <w:color w:val="000000"/>
          <w:lang w:eastAsia="ca-ES"/>
        </w:rPr>
        <w:t xml:space="preserve"> </w:t>
      </w:r>
      <w:r>
        <w:rPr>
          <w:rFonts w:eastAsia="Times New Roman" w:cstheme="minorHAnsi"/>
          <w:color w:val="000000"/>
          <w:lang w:eastAsia="ca-ES"/>
        </w:rPr>
        <w:t xml:space="preserve">Therefore, </w:t>
      </w:r>
      <w:r>
        <w:t>w</w:t>
      </w:r>
      <w:r w:rsidR="00597F14" w:rsidRPr="003407A9">
        <w:t xml:space="preserve">e used </w:t>
      </w:r>
      <w:commentRangeStart w:id="8"/>
      <w:commentRangeStart w:id="9"/>
      <w:r w:rsidR="00597F14" w:rsidRPr="003407A9">
        <w:t xml:space="preserve">Microlog SP3 </w:t>
      </w:r>
      <w:commentRangeEnd w:id="8"/>
      <w:r w:rsidR="00A7486C">
        <w:rPr>
          <w:rStyle w:val="Refdecomentario"/>
        </w:rPr>
        <w:commentReference w:id="8"/>
      </w:r>
      <w:commentRangeEnd w:id="9"/>
      <w:r w:rsidR="004C53E1">
        <w:rPr>
          <w:rStyle w:val="Refdecomentario"/>
        </w:rPr>
        <w:commentReference w:id="9"/>
      </w:r>
      <w:r w:rsidR="00597F14" w:rsidRPr="003407A9">
        <w:t xml:space="preserve">data collected for </w:t>
      </w:r>
      <w:r w:rsidR="006A367F">
        <w:t>seven</w:t>
      </w:r>
      <w:r w:rsidR="00DE0D95">
        <w:t xml:space="preserve"> subpopulations</w:t>
      </w:r>
      <w:r w:rsidR="00597F14" w:rsidRPr="003407A9">
        <w:t xml:space="preserve"> in 2022 and 2023</w:t>
      </w:r>
      <w:r w:rsidR="0093060E">
        <w:t xml:space="preserve"> </w:t>
      </w:r>
      <w:r w:rsidR="00597F14" w:rsidRPr="003407A9">
        <w:t>to test</w:t>
      </w:r>
      <w:r w:rsidR="00A65B18">
        <w:t xml:space="preserve"> </w:t>
      </w:r>
      <w:r w:rsidR="00C329A1">
        <w:t xml:space="preserve">using a </w:t>
      </w:r>
      <w:r w:rsidR="00A65B18">
        <w:t>linear model</w:t>
      </w:r>
      <w:r w:rsidR="00597F14" w:rsidRPr="003407A9">
        <w:t xml:space="preserve"> if, as expected, there was a positive relationship between GDD and</w:t>
      </w:r>
      <w:r w:rsidR="00322A26">
        <w:t xml:space="preserve"> cumulative</w:t>
      </w:r>
      <w:r w:rsidR="00597F14" w:rsidRPr="003407A9">
        <w:t xml:space="preserve"> water potential (</w:t>
      </w:r>
      <w:commentRangeStart w:id="10"/>
      <w:commentRangeStart w:id="11"/>
      <w:r w:rsidR="00597F14" w:rsidRPr="003407A9">
        <w:t>ΣΨ</w:t>
      </w:r>
      <w:commentRangeEnd w:id="10"/>
      <w:r w:rsidR="00A81903">
        <w:rPr>
          <w:rStyle w:val="Refdecomentario"/>
        </w:rPr>
        <w:commentReference w:id="10"/>
      </w:r>
      <w:commentRangeEnd w:id="11"/>
      <w:r w:rsidR="00C52435">
        <w:rPr>
          <w:rStyle w:val="Refdecomentario"/>
        </w:rPr>
        <w:commentReference w:id="11"/>
      </w:r>
      <w:r w:rsidR="00597F14" w:rsidRPr="003407A9">
        <w:t>) i.e. warmer years are also drier years</w:t>
      </w:r>
      <w:r w:rsidR="00EB567B">
        <w:t xml:space="preserve"> at </w:t>
      </w:r>
      <w:r w:rsidR="00124548">
        <w:t>local scale</w:t>
      </w:r>
      <w:r w:rsidR="00E73E9F">
        <w:t>.</w:t>
      </w:r>
      <w:r w:rsidR="00E023A1">
        <w:t xml:space="preserve"> The significant results </w:t>
      </w:r>
      <w:r w:rsidR="00A81903">
        <w:t>(</w:t>
      </w:r>
      <w:r w:rsidR="00A81903" w:rsidRPr="003407A9">
        <w:t>R</w:t>
      </w:r>
      <w:r w:rsidR="00A81903" w:rsidRPr="003407A9">
        <w:rPr>
          <w:vertAlign w:val="superscript"/>
        </w:rPr>
        <w:t>2</w:t>
      </w:r>
      <w:r w:rsidR="00A81903" w:rsidRPr="003407A9">
        <w:t>=0.69,</w:t>
      </w:r>
      <w:r w:rsidR="00A81903">
        <w:t xml:space="preserve"> P &lt; 0.01,</w:t>
      </w:r>
      <w:r w:rsidR="00A81903" w:rsidRPr="003407A9">
        <w:t xml:space="preserve"> Fig. 3B</w:t>
      </w:r>
      <w:r w:rsidR="00A81903">
        <w:t xml:space="preserve">) </w:t>
      </w:r>
      <w:r w:rsidR="00E023A1">
        <w:t xml:space="preserve">were </w:t>
      </w:r>
      <w:r w:rsidR="00F337E0">
        <w:t>used to</w:t>
      </w:r>
      <w:r w:rsidR="005C6E8F">
        <w:t xml:space="preserve"> </w:t>
      </w:r>
      <w:r w:rsidR="00F337E0">
        <w:t xml:space="preserve">confidently </w:t>
      </w:r>
      <w:r w:rsidR="005C6E8F">
        <w:t>extrapolate this assumption</w:t>
      </w:r>
      <w:r w:rsidR="00E73E9F">
        <w:t xml:space="preserve"> to all subpopulations</w:t>
      </w:r>
      <w:r w:rsidR="00E023A1">
        <w:t xml:space="preserve"> sampled</w:t>
      </w:r>
      <w:r w:rsidR="00597F14" w:rsidRPr="003407A9">
        <w:t xml:space="preserve">. </w:t>
      </w:r>
      <w:r w:rsidR="004C53E1">
        <w:t>See the discussion for further</w:t>
      </w:r>
      <w:r w:rsidR="005540B8">
        <w:t xml:space="preserve"> considerations about this assumption.</w:t>
      </w:r>
    </w:p>
    <w:p w14:paraId="6B8C4798" w14:textId="045F009B" w:rsidR="00237EE6" w:rsidRPr="003407A9" w:rsidRDefault="0068503C" w:rsidP="00037777">
      <w:pPr>
        <w:spacing w:line="360" w:lineRule="auto"/>
        <w:ind w:firstLine="709"/>
        <w:jc w:val="both"/>
      </w:pPr>
      <w:r w:rsidRPr="003407A9">
        <w:t xml:space="preserve">To identify the main gradients of microclimatic </w:t>
      </w:r>
      <w:r w:rsidR="00291E15">
        <w:t>variation</w:t>
      </w:r>
      <w:r w:rsidRPr="003407A9">
        <w:t xml:space="preserve">,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 xml:space="preserve">as the single best descriptor of microclimatic </w:t>
      </w:r>
      <w:r w:rsidR="00291E15">
        <w:t>variation</w:t>
      </w:r>
      <w:r w:rsidR="002B403F" w:rsidRPr="003407A9">
        <w:t xml:space="preserve">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01AAA55B"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 xml:space="preserve">at the time of dispersal. </w:t>
      </w:r>
      <w:r w:rsidR="004B2DB9">
        <w:t>At the same time</w:t>
      </w:r>
      <w:r w:rsidR="00103812" w:rsidRPr="003407A9">
        <w:t xml:space="preserve">, </w:t>
      </w:r>
      <w:r w:rsidR="004B2DB9">
        <w:t xml:space="preserve">based on previous information on Mediterranean alpine species </w:t>
      </w:r>
      <w:r w:rsidR="008D0E31">
        <w:fldChar w:fldCharType="begin" w:fldLock="1"/>
      </w:r>
      <w:r w:rsidR="009D4EB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008D0E31">
        <w:fldChar w:fldCharType="separate"/>
      </w:r>
      <w:r w:rsidR="008D0E31" w:rsidRPr="008D0E31">
        <w:rPr>
          <w:noProof/>
        </w:rPr>
        <w:t>(Mattana et al. 2022)</w:t>
      </w:r>
      <w:r w:rsidR="008D0E31">
        <w:fldChar w:fldCharType="end"/>
      </w:r>
      <w:r w:rsidR="00DF7418">
        <w:t>,</w:t>
      </w:r>
      <w:r w:rsidR="004B2DB9">
        <w:t xml:space="preserve"> </w:t>
      </w:r>
      <w:r w:rsidR="00DA2741" w:rsidRPr="003407A9">
        <w:t xml:space="preserve">we expected that </w:t>
      </w:r>
      <w:r w:rsidR="00EC2092" w:rsidRPr="003407A9">
        <w:t xml:space="preserve">fresh </w:t>
      </w:r>
      <w:r w:rsidR="00EC2092" w:rsidRPr="003407A9">
        <w:rPr>
          <w:i/>
          <w:iCs/>
        </w:rPr>
        <w:t>D. langeanus</w:t>
      </w:r>
      <w:r w:rsidR="00EC2092" w:rsidRPr="003407A9">
        <w:t xml:space="preserve"> seeds</w:t>
      </w:r>
      <w:r w:rsidR="00EC2092" w:rsidRPr="003407A9" w:rsidDel="00EC2092">
        <w:t xml:space="preserve"> </w:t>
      </w:r>
      <w:r w:rsidR="00DA2741" w:rsidRPr="003407A9">
        <w:t xml:space="preserve">could show some </w:t>
      </w:r>
      <w:r w:rsidR="00C763DF">
        <w:t>degree</w:t>
      </w:r>
      <w:r w:rsidR="00C763DF" w:rsidRPr="003407A9">
        <w:t xml:space="preserve"> </w:t>
      </w:r>
      <w:r w:rsidR="000C3D3B" w:rsidRPr="003407A9">
        <w:t xml:space="preserve">level of physiological dormancy and </w:t>
      </w:r>
      <w:r w:rsidR="00070AF5" w:rsidRPr="003407A9">
        <w:t>that they could require</w:t>
      </w:r>
      <w:r w:rsidR="000B3B1D" w:rsidRPr="003407A9">
        <w:t xml:space="preserve"> dry after-ripening to release this dormancy. Since we wanted to calculate hydro-time models</w:t>
      </w:r>
      <w:r w:rsidR="00DF7418">
        <w:t xml:space="preserve"> </w:t>
      </w:r>
      <w:r w:rsidR="00C20C74">
        <w:fldChar w:fldCharType="begin" w:fldLock="1"/>
      </w:r>
      <w:r w:rsidR="00C20C7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C20C74">
        <w:fldChar w:fldCharType="separate"/>
      </w:r>
      <w:r w:rsidR="00C20C74" w:rsidRPr="00104EBE">
        <w:rPr>
          <w:noProof/>
        </w:rPr>
        <w:t>(Bradford 2002)</w:t>
      </w:r>
      <w:r w:rsidR="00C20C74">
        <w:fldChar w:fldCharType="end"/>
      </w:r>
      <w:r w:rsidR="00C20C74">
        <w:t xml:space="preserve"> </w:t>
      </w:r>
      <w:r w:rsidR="00DF7418">
        <w:t>using non-dormant seeds</w:t>
      </w:r>
      <w:r w:rsidR="000B3B1D" w:rsidRPr="003407A9">
        <w:t xml:space="preserve"> and </w:t>
      </w:r>
      <w:r w:rsidR="00CF4C54">
        <w:t>no prior information about dormancy alleviation</w:t>
      </w:r>
      <w:r w:rsidR="002E4EAA">
        <w:t xml:space="preserve"> was available for </w:t>
      </w:r>
      <w:r w:rsidR="00DF7418">
        <w:t xml:space="preserve">our </w:t>
      </w:r>
      <w:r w:rsidR="002E4EAA">
        <w:t>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w:t>
      </w:r>
      <w:r w:rsidR="00DF7418">
        <w:t xml:space="preserve">but relatively fresh </w:t>
      </w:r>
      <w:r w:rsidR="00645601">
        <w:t>seed lots</w:t>
      </w:r>
      <w:r w:rsidR="004E0359" w:rsidRPr="003407A9">
        <w:t xml:space="preserve">: </w:t>
      </w:r>
      <w:r w:rsidR="004E0359" w:rsidRPr="003407A9">
        <w:rPr>
          <w:rFonts w:cstheme="minorHAnsi"/>
        </w:rPr>
        <w:t xml:space="preserve">fresh </w:t>
      </w:r>
      <w:r w:rsidR="00D25BB2" w:rsidRPr="003407A9">
        <w:rPr>
          <w:rFonts w:cstheme="minorHAnsi"/>
        </w:rPr>
        <w:lastRenderedPageBreak/>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r w:rsidR="00AC6BF7">
        <w:rPr>
          <w:rFonts w:cstheme="minorHAnsi"/>
        </w:rPr>
        <w:t xml:space="preserve"> </w:t>
      </w:r>
    </w:p>
    <w:p w14:paraId="587A45B3" w14:textId="289CF2E9"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59003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w:t>
      </w:r>
      <w:r w:rsidR="00C35529">
        <w:rPr>
          <w:rFonts w:eastAsia="Times New Roman" w:cstheme="minorHAnsi"/>
          <w:color w:val="000000"/>
          <w:lang w:eastAsia="ca-ES"/>
        </w:rPr>
        <w:t xml:space="preserve"> </w:t>
      </w:r>
      <w:r w:rsidR="001631D3" w:rsidRPr="003407A9">
        <w:rPr>
          <w:rFonts w:eastAsia="Times New Roman" w:cstheme="minorHAnsi"/>
          <w:color w:val="000000"/>
          <w:lang w:eastAsia="ca-ES"/>
        </w:rPr>
        <w:t>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 xml:space="preserve">at 20 </w:t>
      </w:r>
      <w:r w:rsidR="006A5A56" w:rsidRPr="003407A9">
        <w:t xml:space="preserve">°C </w:t>
      </w:r>
      <w:r w:rsidR="00B01C5C" w:rsidRPr="003407A9">
        <w:t>(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02BC07F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6A5A56">
        <w:t xml:space="preserve"> </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w:t>
      </w:r>
      <w:r w:rsidR="006A5A56">
        <w:t xml:space="preserve"> </w:t>
      </w:r>
      <w:r w:rsidR="006A5A56" w:rsidRPr="003407A9">
        <w:t>°C</w:t>
      </w:r>
      <w:r w:rsidR="00882503" w:rsidRPr="003407A9">
        <w:t xml:space="preserve">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w:t>
      </w:r>
      <w:r w:rsidR="00442BF1" w:rsidRPr="003407A9">
        <w:lastRenderedPageBreak/>
        <w:t xml:space="preserve">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w:t>
      </w:r>
      <w:r w:rsidR="00A65FC5">
        <w:t xml:space="preserve"> (raw data is available in </w:t>
      </w:r>
      <w:r w:rsidR="00D50F39">
        <w:t>GitHub repository</w:t>
      </w:r>
      <w:r w:rsidR="00A65FC5">
        <w:t>)</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EAA1D02"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 xml:space="preserve">for fitting </w:t>
      </w:r>
      <w:r w:rsidR="0050560E" w:rsidRPr="003407A9">
        <w:rPr>
          <w:rFonts w:asciiTheme="minorHAnsi" w:eastAsiaTheme="minorHAnsi" w:hAnsiTheme="minorHAnsi" w:cstheme="minorHAnsi"/>
          <w:color w:val="auto"/>
          <w:sz w:val="22"/>
          <w:szCs w:val="22"/>
        </w:rPr>
        <w:t>hydro</w:t>
      </w:r>
      <w:r w:rsidR="0050560E">
        <w:rPr>
          <w:rFonts w:asciiTheme="minorHAnsi" w:eastAsiaTheme="minorHAnsi" w:hAnsiTheme="minorHAnsi" w:cstheme="minorHAnsi"/>
          <w:color w:val="auto"/>
          <w:sz w:val="22"/>
          <w:szCs w:val="22"/>
        </w:rPr>
        <w:t>-</w:t>
      </w:r>
      <w:r w:rsidR="00716D42" w:rsidRPr="003407A9">
        <w:rPr>
          <w:rFonts w:asciiTheme="minorHAnsi" w:eastAsiaTheme="minorHAnsi" w:hAnsiTheme="minorHAnsi" w:cstheme="minorHAnsi"/>
          <w:color w:val="auto"/>
          <w:sz w:val="22"/>
          <w:szCs w:val="22"/>
        </w:rPr>
        <w:t>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4DAC2BAE" w14:textId="07DF9C61" w:rsidR="00127AF9" w:rsidRPr="00A819FA" w:rsidRDefault="00127AF9" w:rsidP="00127AF9">
      <w:pPr>
        <w:pStyle w:val="Ttulo3"/>
        <w:spacing w:line="360" w:lineRule="auto"/>
        <w:ind w:firstLine="709"/>
        <w:jc w:val="both"/>
        <w:rPr>
          <w:rFonts w:asciiTheme="minorHAnsi" w:eastAsiaTheme="minorHAnsi" w:hAnsiTheme="minorHAnsi" w:cstheme="minorHAnsi"/>
          <w:color w:val="auto"/>
          <w:sz w:val="22"/>
          <w:szCs w:val="22"/>
        </w:rPr>
      </w:pPr>
      <w:r>
        <w:rPr>
          <w:rFonts w:asciiTheme="minorHAnsi" w:eastAsiaTheme="minorHAnsi" w:hAnsiTheme="minorHAnsi" w:cstheme="minorHAnsi"/>
          <w:color w:val="auto"/>
          <w:sz w:val="22"/>
          <w:szCs w:val="22"/>
        </w:rPr>
        <w:t xml:space="preserve">To explore the </w:t>
      </w:r>
      <w:r w:rsidR="00BB4999">
        <w:rPr>
          <w:rFonts w:asciiTheme="minorHAnsi" w:eastAsiaTheme="minorHAnsi" w:hAnsiTheme="minorHAnsi" w:cstheme="minorHAnsi"/>
          <w:color w:val="auto"/>
          <w:sz w:val="22"/>
          <w:szCs w:val="22"/>
        </w:rPr>
        <w:t>dormancy levels of the seeds</w:t>
      </w:r>
      <w:r w:rsidRPr="00A819FA">
        <w:rPr>
          <w:rFonts w:asciiTheme="minorHAnsi" w:eastAsiaTheme="minorHAnsi" w:hAnsiTheme="minorHAnsi" w:cstheme="minorHAnsi"/>
          <w:color w:val="auto"/>
          <w:sz w:val="22"/>
          <w:szCs w:val="22"/>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C9D9C39" w14:textId="01721709"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w:t>
      </w:r>
      <w:r w:rsidR="003D6C55" w:rsidRPr="003407A9">
        <w:rPr>
          <w:rFonts w:cstheme="minorHAnsi"/>
        </w:rPr>
        <w:t>ψ</w:t>
      </w:r>
      <w:r w:rsidR="003D6C55" w:rsidRPr="003407A9">
        <w:rPr>
          <w:rFonts w:cstheme="minorHAnsi"/>
          <w:vertAlign w:val="subscript"/>
        </w:rPr>
        <w:t>b</w:t>
      </w:r>
      <w:r w:rsidR="003D6C55" w:rsidRPr="003407A9">
        <w:rPr>
          <w:rFonts w:cstheme="minorHAnsi"/>
        </w:rPr>
        <w:t xml:space="preserve"> </w:t>
      </w:r>
      <w:r w:rsidRPr="003407A9">
        <w:rPr>
          <w:rFonts w:cstheme="minorHAnsi"/>
        </w:rPr>
        <w:t>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r w:rsidR="00DC1803" w:rsidRPr="003407A9">
        <w:t>hydro</w:t>
      </w:r>
      <w:r w:rsidR="00DC1803">
        <w:t>-</w:t>
      </w:r>
      <w:r w:rsidR="00DC1803" w:rsidRPr="003407A9">
        <w:t>time</w:t>
      </w:r>
      <w:r w:rsidRPr="003407A9">
        <w:rPr>
          <w:rFonts w:cstheme="minorHAnsi"/>
        </w:rPr>
        <w:t xml:space="preserve"> models with</w:t>
      </w:r>
      <w:r w:rsidR="00982560">
        <w:rPr>
          <w:rFonts w:cstheme="minorHAnsi"/>
        </w:rPr>
        <w:t xml:space="preserve"> the</w:t>
      </w:r>
      <w:r w:rsidRPr="003407A9">
        <w:rPr>
          <w:rFonts w:cstheme="minorHAnsi"/>
        </w:rPr>
        <w:t xml:space="preserve"> seedr package. For each subpopulation, the model returned the base water potential (ψ</w:t>
      </w:r>
      <w:r w:rsidRPr="003407A9">
        <w:rPr>
          <w:rFonts w:cstheme="minorHAnsi"/>
          <w:vertAlign w:val="subscript"/>
        </w:rPr>
        <w:t>b</w:t>
      </w:r>
      <w:r w:rsidRPr="003407A9">
        <w:rPr>
          <w:rFonts w:cstheme="minorHAnsi"/>
        </w:rPr>
        <w:t xml:space="preserve">), i.e. the lower water potential threshold beyond which no germination is possible. Then, we modelled </w:t>
      </w:r>
      <w:r w:rsidR="005469E1" w:rsidRPr="003407A9">
        <w:rPr>
          <w:rFonts w:cstheme="minorHAnsi"/>
        </w:rPr>
        <w:t>ψ</w:t>
      </w:r>
      <w:r w:rsidR="005469E1" w:rsidRPr="003407A9">
        <w:rPr>
          <w:rFonts w:cstheme="minorHAnsi"/>
          <w:vertAlign w:val="subscript"/>
        </w:rPr>
        <w:t>b</w:t>
      </w:r>
      <w:r w:rsidR="005469E1" w:rsidRPr="003407A9">
        <w:rPr>
          <w:rFonts w:cstheme="minorHAnsi"/>
        </w:rPr>
        <w:t xml:space="preserve"> </w:t>
      </w:r>
      <w:r w:rsidRPr="003407A9">
        <w:rPr>
          <w:rFonts w:cstheme="minorHAnsi"/>
        </w:rPr>
        <w:t>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w:t>
      </w:r>
      <w:r w:rsidR="00B6557F" w:rsidRPr="003407A9">
        <w:rPr>
          <w:rFonts w:cstheme="minorHAnsi"/>
        </w:rPr>
        <w:t>ψ</w:t>
      </w:r>
      <w:r w:rsidR="00B6557F" w:rsidRPr="003407A9">
        <w:rPr>
          <w:rFonts w:cstheme="minorHAnsi"/>
          <w:vertAlign w:val="subscript"/>
        </w:rPr>
        <w:t>b</w:t>
      </w:r>
      <w:r w:rsidR="00B6557F" w:rsidRPr="003407A9">
        <w:rPr>
          <w:rFonts w:cstheme="minorHAnsi"/>
        </w:rPr>
        <w:t xml:space="preserve"> </w:t>
      </w:r>
      <w:r w:rsidRPr="003407A9">
        <w:rPr>
          <w:rFonts w:cstheme="minorHAnsi"/>
        </w:rPr>
        <w:t xml:space="preserve">varied according to GDD in fresh </w:t>
      </w:r>
      <w:r w:rsidR="006B7596">
        <w:rPr>
          <w:rFonts w:cstheme="minorHAnsi"/>
        </w:rPr>
        <w:t>vs.</w:t>
      </w:r>
      <w:r w:rsidR="006B7596" w:rsidRPr="003407A9">
        <w:rPr>
          <w:rFonts w:cstheme="minorHAnsi"/>
        </w:rPr>
        <w:t xml:space="preserve"> </w:t>
      </w:r>
      <w:r w:rsidRPr="003407A9">
        <w:rPr>
          <w:rFonts w:cstheme="minorHAnsi"/>
        </w:rPr>
        <w:t>after ripened seeds</w:t>
      </w:r>
      <w:r w:rsidR="00915C79">
        <w:rPr>
          <w:rFonts w:cstheme="minorHAnsi"/>
        </w:rPr>
        <w:t xml:space="preserve">. </w:t>
      </w:r>
      <w:r w:rsidRPr="003407A9">
        <w:rPr>
          <w:rFonts w:cstheme="minorHAnsi"/>
        </w:rPr>
        <w:t xml:space="preserve">Model </w:t>
      </w:r>
      <w:r w:rsidR="00915C79" w:rsidRPr="003407A9">
        <w:rPr>
          <w:rFonts w:cstheme="minorHAnsi"/>
        </w:rPr>
        <w:t>formula</w:t>
      </w:r>
      <w:r w:rsidRPr="003407A9">
        <w:rPr>
          <w:rFonts w:cstheme="minorHAnsi"/>
        </w:rPr>
        <w:t>: ψ</w:t>
      </w:r>
      <w:r w:rsidRPr="003407A9">
        <w:rPr>
          <w:rFonts w:cstheme="minorHAnsi"/>
          <w:vertAlign w:val="subscript"/>
        </w:rPr>
        <w:t>b</w:t>
      </w:r>
      <w:r w:rsidRPr="003407A9">
        <w:rPr>
          <w:rFonts w:cstheme="minorHAnsi"/>
        </w:rPr>
        <w:t xml:space="preserve"> ~ GDD + (1|summit), family = Gaussian.</w:t>
      </w:r>
    </w:p>
    <w:p w14:paraId="23EC93FD" w14:textId="73C61D73" w:rsidR="00221957" w:rsidRPr="00F371CB" w:rsidRDefault="00B343B1" w:rsidP="00F371CB">
      <w:pPr>
        <w:spacing w:line="360" w:lineRule="auto"/>
        <w:ind w:firstLine="709"/>
        <w:jc w:val="both"/>
      </w:pPr>
      <w:r w:rsidRPr="00F371CB">
        <w:t xml:space="preserve">Additionally, we </w:t>
      </w:r>
      <w:r w:rsidR="0087123E" w:rsidRPr="00F371CB">
        <w:t xml:space="preserve">wanted to </w:t>
      </w:r>
      <w:r w:rsidRPr="00F371CB">
        <w:t xml:space="preserve">control for seed mass, </w:t>
      </w:r>
      <w:r w:rsidR="00BC4AEF" w:rsidRPr="00F371CB">
        <w:t>a</w:t>
      </w:r>
      <w:r w:rsidRPr="00F371CB">
        <w:t xml:space="preserve"> trait that </w:t>
      </w:r>
      <w:r w:rsidR="00BC4AEF" w:rsidRPr="00F371CB">
        <w:t xml:space="preserve">can </w:t>
      </w:r>
      <w:r w:rsidRPr="00F371CB">
        <w:t xml:space="preserve">modulate germination responses </w:t>
      </w:r>
      <w:r w:rsidRPr="00F371CB">
        <w:fldChar w:fldCharType="begin" w:fldLock="1"/>
      </w:r>
      <w:r w:rsidRPr="00F371C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F371CB">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F371CB">
        <w:fldChar w:fldCharType="separate"/>
      </w:r>
      <w:r w:rsidRPr="00F371CB">
        <w:rPr>
          <w:noProof/>
          <w:lang w:val="es-ES"/>
        </w:rPr>
        <w:t>(Bond et al. 1999; Pons &amp; Fenner 2000; Fernández-Pascual et al. 2019; Fernández-Pascual et al. 2021)</w:t>
      </w:r>
      <w:r w:rsidRPr="00F371CB">
        <w:fldChar w:fldCharType="end"/>
      </w:r>
      <w:r w:rsidRPr="00F371CB">
        <w:rPr>
          <w:lang w:val="es-ES"/>
        </w:rPr>
        <w:t xml:space="preserve">. </w:t>
      </w:r>
      <w:r w:rsidR="00D657D5" w:rsidRPr="00F371CB">
        <w:t xml:space="preserve">Evidences on </w:t>
      </w:r>
      <w:r w:rsidR="007F29A7" w:rsidRPr="00F371CB">
        <w:t>germination</w:t>
      </w:r>
      <w:r w:rsidR="00D657D5" w:rsidRPr="00F371CB">
        <w:t xml:space="preserve"> responses to </w:t>
      </w:r>
      <w:r w:rsidR="007F29A7" w:rsidRPr="00F371CB">
        <w:t>drought</w:t>
      </w:r>
      <w:r w:rsidRPr="00F371CB">
        <w:t xml:space="preserve"> </w:t>
      </w:r>
      <w:r w:rsidR="007F29A7" w:rsidRPr="00F371CB">
        <w:t>controlling by seed mass are</w:t>
      </w:r>
      <w:r w:rsidRPr="00F371CB">
        <w:t xml:space="preserve"> contradictory </w:t>
      </w:r>
      <w:r w:rsidR="007F29A7" w:rsidRPr="00F371CB">
        <w:t>with</w:t>
      </w:r>
      <w:r w:rsidRPr="00F371CB">
        <w:t xml:space="preserve"> both positive responses for smallest seeds </w:t>
      </w:r>
      <w:r w:rsidRPr="00F371CB">
        <w:fldChar w:fldCharType="begin" w:fldLock="1"/>
      </w:r>
      <w:r w:rsidRPr="00F371CB">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F371CB">
        <w:fldChar w:fldCharType="separate"/>
      </w:r>
      <w:r w:rsidRPr="00F371CB">
        <w:rPr>
          <w:noProof/>
        </w:rPr>
        <w:t>(Kikuzawa &amp; Koyama 1999; Merino-Martín et al. 2017; Gya et al. 2023)</w:t>
      </w:r>
      <w:r w:rsidRPr="00F371CB">
        <w:fldChar w:fldCharType="end"/>
      </w:r>
      <w:r w:rsidRPr="00F371CB">
        <w:t xml:space="preserve"> and also positive responses to largest seeds </w:t>
      </w:r>
      <w:r w:rsidRPr="00F371CB">
        <w:fldChar w:fldCharType="begin" w:fldLock="1"/>
      </w:r>
      <w:r w:rsidRPr="00F371CB">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F371CB">
        <w:fldChar w:fldCharType="separate"/>
      </w:r>
      <w:r w:rsidRPr="00F371CB">
        <w:rPr>
          <w:noProof/>
        </w:rPr>
        <w:t>(Kidson &amp; Westoby 2000; Gelviz-Gelvez et al. 2020)</w:t>
      </w:r>
      <w:r w:rsidRPr="00F371CB">
        <w:fldChar w:fldCharType="end"/>
      </w:r>
      <w:r w:rsidR="00F371CB" w:rsidRPr="00F371CB">
        <w:t>.</w:t>
      </w:r>
      <w:r w:rsidR="00F371CB">
        <w:t xml:space="preserve"> We </w:t>
      </w:r>
      <w:r w:rsidR="00D4225A" w:rsidRPr="003407A9">
        <w:rPr>
          <w:rFonts w:cstheme="minorHAnsi"/>
        </w:rPr>
        <w:t xml:space="preserve">checked if </w:t>
      </w:r>
      <w:r w:rsidR="00F371CB">
        <w:rPr>
          <w:rFonts w:cstheme="minorHAnsi"/>
        </w:rPr>
        <w:t xml:space="preserve">germination </w:t>
      </w:r>
      <w:r w:rsidR="00B6557F" w:rsidRPr="003407A9">
        <w:rPr>
          <w:rFonts w:cstheme="minorHAnsi"/>
        </w:rPr>
        <w:t>ψ</w:t>
      </w:r>
      <w:r w:rsidR="00B6557F" w:rsidRPr="003407A9">
        <w:rPr>
          <w:rFonts w:cstheme="minorHAnsi"/>
          <w:vertAlign w:val="subscript"/>
        </w:rPr>
        <w:t>b</w:t>
      </w:r>
      <w:r w:rsidR="00B6557F" w:rsidRPr="003407A9">
        <w:rPr>
          <w:rFonts w:cstheme="minorHAnsi"/>
        </w:rPr>
        <w:t xml:space="preserve"> </w:t>
      </w:r>
      <w:r w:rsidR="00D4225A" w:rsidRPr="003407A9">
        <w:rPr>
          <w:rFonts w:cstheme="minorHAnsi"/>
        </w:rPr>
        <w:t>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w:t>
      </w:r>
      <w:r w:rsidR="00866305" w:rsidRPr="003407A9">
        <w:rPr>
          <w:rFonts w:cstheme="minorHAnsi"/>
        </w:rPr>
        <w:lastRenderedPageBreak/>
        <w:t>assumptions)</w:t>
      </w:r>
      <w:r w:rsidR="000B1A2A" w:rsidRPr="003407A9">
        <w:rPr>
          <w:rFonts w:cstheme="minorHAnsi"/>
        </w:rPr>
        <w:t>.</w:t>
      </w:r>
      <w:r w:rsidR="00C977AC">
        <w:rPr>
          <w:rFonts w:cstheme="minorHAnsi"/>
        </w:rPr>
        <w:t xml:space="preserve"> However, we found no significant relationship between seed mass and </w:t>
      </w:r>
      <w:r w:rsidR="00F371CB">
        <w:rPr>
          <w:rFonts w:cstheme="minorHAnsi"/>
        </w:rPr>
        <w:t xml:space="preserve">germination </w:t>
      </w:r>
      <w:r w:rsidR="00F371CB" w:rsidRPr="003407A9">
        <w:rPr>
          <w:rFonts w:cstheme="minorHAnsi"/>
        </w:rPr>
        <w:t>ψ</w:t>
      </w:r>
      <w:r w:rsidR="00F371CB" w:rsidRPr="003407A9">
        <w:rPr>
          <w:rFonts w:cstheme="minorHAnsi"/>
          <w:vertAlign w:val="subscript"/>
        </w:rPr>
        <w:t>b</w:t>
      </w:r>
      <w:r w:rsidR="00F371CB">
        <w:rPr>
          <w:rFonts w:cstheme="minorHAnsi"/>
          <w:vertAlign w:val="subscript"/>
        </w:rPr>
        <w:t>.</w:t>
      </w:r>
    </w:p>
    <w:p w14:paraId="6AC9B9A2" w14:textId="0EC615AD" w:rsidR="00AF329C" w:rsidRPr="003407A9" w:rsidRDefault="0042434E" w:rsidP="002D07AE">
      <w:pPr>
        <w:pStyle w:val="Ttulo2"/>
        <w:spacing w:line="360" w:lineRule="auto"/>
        <w:jc w:val="both"/>
      </w:pPr>
      <w:r w:rsidRPr="003407A9">
        <w:t>3. Results</w:t>
      </w:r>
    </w:p>
    <w:p w14:paraId="48CC0DCB" w14:textId="19F08742" w:rsidR="009E6375" w:rsidRPr="003407A9" w:rsidRDefault="00003697" w:rsidP="00F371CB">
      <w:pPr>
        <w:spacing w:line="360" w:lineRule="auto"/>
        <w:jc w:val="both"/>
      </w:pPr>
      <w:r>
        <w:t xml:space="preserve">Our results confirmed that fresh seeds (i.e. 10 days after collection) had some degree of dormancy. </w:t>
      </w:r>
      <w:r w:rsidR="009E6375" w:rsidRPr="003407A9">
        <w:t xml:space="preserve">Final germination was higher in after ripened than in fresh seeds (Fig. </w:t>
      </w:r>
      <w:r w:rsidR="009E6375">
        <w:t>5</w:t>
      </w:r>
      <w:r w:rsidR="009E6375" w:rsidRPr="003407A9">
        <w:t xml:space="preserve">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ed to slower germination (Fig. </w:t>
      </w:r>
      <w:r w:rsidR="009E6375">
        <w:t>5</w:t>
      </w:r>
      <w:r w:rsidR="009E6375" w:rsidRPr="003407A9">
        <w:t>B</w:t>
      </w:r>
      <w:r w:rsidR="00BC5765">
        <w:t xml:space="preserve">, </w:t>
      </w:r>
      <w:r w:rsidR="00BC5765" w:rsidRPr="00D614DB">
        <w:t>see supplementary Fig 1 for</w:t>
      </w:r>
      <w:r w:rsidR="00BC5765">
        <w:t xml:space="preserve"> subpopulation-level cumulative germination curves</w:t>
      </w:r>
      <w:r w:rsidR="009E6375" w:rsidRPr="003407A9">
        <w:t xml:space="preserve">). </w:t>
      </w:r>
      <w:r w:rsidR="00A133EA" w:rsidRPr="003407A9">
        <w:t xml:space="preserve">GLMMs confirmed </w:t>
      </w:r>
      <w:r w:rsidR="00A133EA">
        <w:t>significant effects of</w:t>
      </w:r>
      <w:r w:rsidR="00A133EA" w:rsidRPr="003407A9">
        <w:t xml:space="preserve"> storage</w:t>
      </w:r>
      <w:r w:rsidR="00A133EA">
        <w:t xml:space="preserve">, </w:t>
      </w:r>
      <w:r w:rsidR="00A133EA" w:rsidRPr="003407A9">
        <w:t>water potential treatments</w:t>
      </w:r>
      <w:r w:rsidR="00A133EA">
        <w:t xml:space="preserve"> and their interaction</w:t>
      </w:r>
      <w:r w:rsidR="00A133EA" w:rsidRPr="003407A9">
        <w:t xml:space="preserve"> (p-value &lt; 0.001</w:t>
      </w:r>
      <w:r w:rsidR="00A133EA">
        <w:t xml:space="preserve">, see supplementary Table </w:t>
      </w:r>
      <w:r w:rsidR="00713C2D">
        <w:t>3</w:t>
      </w:r>
      <w:r w:rsidR="00A133EA">
        <w:t xml:space="preserve"> for full model details</w:t>
      </w:r>
      <w:r w:rsidR="00A133EA" w:rsidRPr="003407A9">
        <w:t>)</w:t>
      </w:r>
      <w:r w:rsidR="00A133EA">
        <w:t>.</w:t>
      </w:r>
    </w:p>
    <w:p w14:paraId="416FED45" w14:textId="101ABA6B" w:rsidR="006C6FD2" w:rsidRPr="003407A9" w:rsidRDefault="006C6FD2" w:rsidP="006C6FD2">
      <w:pPr>
        <w:spacing w:line="360" w:lineRule="auto"/>
        <w:ind w:firstLine="709"/>
        <w:jc w:val="both"/>
      </w:pPr>
      <w:r w:rsidRPr="003407A9">
        <w:t xml:space="preserve">We used Bradford’s </w:t>
      </w:r>
      <w:r w:rsidR="0073425E" w:rsidRPr="003407A9">
        <w:t>hydro</w:t>
      </w:r>
      <w:r w:rsidR="0073425E">
        <w:t>-</w:t>
      </w:r>
      <w:r w:rsidR="0073425E" w:rsidRPr="003407A9">
        <w:t>time</w:t>
      </w:r>
      <w:r w:rsidRPr="003407A9">
        <w:t xml:space="preserv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w:t>
      </w:r>
      <w:r w:rsidR="00BB2196" w:rsidRPr="003407A9">
        <w:rPr>
          <w:rFonts w:cstheme="minorHAnsi"/>
        </w:rPr>
        <w:t>ψ</w:t>
      </w:r>
      <w:r w:rsidR="00BB2196" w:rsidRPr="003407A9">
        <w:rPr>
          <w:rFonts w:cstheme="minorHAnsi"/>
          <w:vertAlign w:val="subscript"/>
        </w:rPr>
        <w:t>b</w:t>
      </w:r>
      <w:r w:rsidRPr="003407A9">
        <w:t xml:space="preserve">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r w:rsidRPr="003407A9">
        <w:rPr>
          <w:rFonts w:cstheme="minorHAnsi"/>
        </w:rPr>
        <w:t>ψ</w:t>
      </w:r>
      <w:r w:rsidRPr="003407A9">
        <w:rPr>
          <w:rFonts w:cstheme="minorHAnsi"/>
          <w:vertAlign w:val="subscript"/>
        </w:rPr>
        <w:t>b</w:t>
      </w:r>
      <w:r w:rsidRPr="003407A9">
        <w:t xml:space="preserve"> in subpopulations with higher GDD</w:t>
      </w:r>
      <w:r w:rsidR="0080038A">
        <w:t xml:space="preserve">, i.e. </w:t>
      </w:r>
      <w:r w:rsidR="00681FCB">
        <w:t>more water-stress tolerance in subpopulations from drier and warmer plots, as per our primary prediction</w:t>
      </w:r>
      <w:r w:rsidRPr="003407A9">
        <w:t xml:space="preserve"> (Fig. 4, right panel)</w:t>
      </w:r>
      <w:r w:rsidR="00FD174D">
        <w:t xml:space="preserve"> (detailed model results in supplementary </w:t>
      </w:r>
      <w:r w:rsidR="00B55C6E">
        <w:t>T</w:t>
      </w:r>
      <w:r w:rsidR="00FD174D">
        <w:t>able</w:t>
      </w:r>
      <w:r w:rsidR="00B55C6E">
        <w:t xml:space="preserve"> </w:t>
      </w:r>
      <w:r w:rsidR="00713C2D">
        <w:t>4</w:t>
      </w:r>
      <w:r w:rsidR="00B55C6E">
        <w:t>)</w:t>
      </w:r>
      <w:r w:rsidRPr="003407A9">
        <w:t xml:space="preserve">. </w:t>
      </w:r>
    </w:p>
    <w:p w14:paraId="72415508" w14:textId="3E501828" w:rsidR="00AA47BB" w:rsidRPr="003407A9" w:rsidRDefault="00AF4FE8" w:rsidP="002D07AE">
      <w:pPr>
        <w:pStyle w:val="Ttulo3"/>
        <w:spacing w:line="360" w:lineRule="auto"/>
        <w:jc w:val="both"/>
      </w:pPr>
      <w:r w:rsidRPr="003407A9">
        <w:t>4. Discussion</w:t>
      </w:r>
    </w:p>
    <w:p w14:paraId="3F275467" w14:textId="3937F5DA"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commentRangeStart w:id="12"/>
      <w:commentRangeStart w:id="13"/>
      <w:r w:rsidR="0021025F" w:rsidRPr="003407A9">
        <w:t>sub</w:t>
      </w:r>
      <w:r w:rsidRPr="003407A9">
        <w:t xml:space="preserve">populations </w:t>
      </w:r>
      <w:commentRangeEnd w:id="12"/>
      <w:r w:rsidR="00131718">
        <w:rPr>
          <w:rStyle w:val="Refdecomentario"/>
        </w:rPr>
        <w:commentReference w:id="12"/>
      </w:r>
      <w:commentRangeEnd w:id="13"/>
      <w:r w:rsidR="005540B8">
        <w:rPr>
          <w:rStyle w:val="Refdecomentario"/>
        </w:rPr>
        <w:commentReference w:id="13"/>
      </w:r>
      <w:r w:rsidRPr="003407A9">
        <w:t xml:space="preserve">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w:t>
      </w:r>
      <w:r w:rsidR="00BB2196" w:rsidRPr="003407A9">
        <w:rPr>
          <w:rFonts w:cstheme="minorHAnsi"/>
        </w:rPr>
        <w:t>ψ</w:t>
      </w:r>
      <w:r w:rsidR="00BB2196" w:rsidRPr="003407A9">
        <w:rPr>
          <w:rFonts w:cstheme="minorHAnsi"/>
          <w:vertAlign w:val="subscript"/>
        </w:rPr>
        <w:t>b</w:t>
      </w:r>
      <w:r w:rsidR="00BB2196" w:rsidRPr="003407A9">
        <w:t xml:space="preserve"> </w:t>
      </w:r>
      <w:r w:rsidR="0021025F" w:rsidRPr="003407A9">
        <w:t xml:space="preserve">for germination, </w:t>
      </w:r>
      <w:r w:rsidR="00C24554">
        <w:t xml:space="preserve">indicating </w:t>
      </w:r>
      <w:r w:rsidR="0021025F" w:rsidRPr="003407A9">
        <w:t xml:space="preserve">that germination responses to water stress show intraspecific </w:t>
      </w:r>
      <w:r w:rsidR="00291E15">
        <w:t>variation</w:t>
      </w:r>
      <w:r w:rsidR="0021025F" w:rsidRPr="003407A9">
        <w:t xml:space="preserve"> along local </w:t>
      </w:r>
      <w:r w:rsidR="006F1483">
        <w:t xml:space="preserve">microclimatic gradients of </w:t>
      </w:r>
      <w:r w:rsidR="0021025F" w:rsidRPr="003407A9">
        <w:t>water availability</w:t>
      </w:r>
      <w:r w:rsidR="009A09AB">
        <w:t xml:space="preserve">. </w:t>
      </w:r>
      <w:r w:rsidR="00FF79B3" w:rsidRPr="003407A9">
        <w:t xml:space="preserve">Although intraspecific trait </w:t>
      </w:r>
      <w:r w:rsidR="00291E15">
        <w:t>variation</w:t>
      </w:r>
      <w:r w:rsidR="008252EC" w:rsidRPr="003407A9">
        <w:t xml:space="preserve">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reported for regeneration</w:t>
      </w:r>
      <w:r w:rsidR="00E848E9">
        <w:t xml:space="preserve"> traits</w:t>
      </w:r>
      <w:r w:rsidRPr="003407A9">
        <w:t>.</w:t>
      </w:r>
      <w:r w:rsidR="00730140" w:rsidRPr="003407A9">
        <w:t xml:space="preserve"> </w:t>
      </w:r>
      <w:r w:rsidR="00B33D8D" w:rsidRPr="003407A9">
        <w:t xml:space="preserve">The fact that this </w:t>
      </w:r>
      <w:r w:rsidR="00291E15">
        <w:t>variation</w:t>
      </w:r>
      <w:r w:rsidR="00390960" w:rsidRPr="003407A9">
        <w:t xml:space="preserve">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the </w:t>
      </w:r>
      <w:r w:rsidR="00BB2196" w:rsidRPr="003407A9">
        <w:rPr>
          <w:rFonts w:cstheme="minorHAnsi"/>
        </w:rPr>
        <w:t>ψ</w:t>
      </w:r>
      <w:r w:rsidR="00BB2196" w:rsidRPr="003407A9">
        <w:rPr>
          <w:rFonts w:cstheme="minorHAnsi"/>
          <w:vertAlign w:val="subscript"/>
        </w:rPr>
        <w:t>b</w:t>
      </w:r>
      <w:r w:rsidR="00BB2196" w:rsidRPr="003407A9">
        <w:t xml:space="preserve"> </w:t>
      </w:r>
      <w:r w:rsidR="00390960" w:rsidRPr="003407A9">
        <w:t xml:space="preserve">is a functional trait </w:t>
      </w:r>
      <w:r w:rsidR="00390960" w:rsidRPr="003407A9">
        <w:lastRenderedPageBreak/>
        <w:t>with</w:t>
      </w:r>
      <w:r w:rsidR="00A15422" w:rsidRPr="003407A9">
        <w:t xml:space="preserve"> important consequences for individual fitness</w:t>
      </w:r>
      <w:r w:rsidR="00A24584" w:rsidRPr="003407A9">
        <w:t xml:space="preserve"> </w:t>
      </w:r>
      <w:r w:rsidR="00A15422" w:rsidRPr="003407A9">
        <w:t xml:space="preserve">and </w:t>
      </w:r>
      <w:r w:rsidR="00A32648" w:rsidRPr="003407A9">
        <w:t>species occurrence patterns at the local scale</w:t>
      </w:r>
      <w:r w:rsidR="00C1486F">
        <w:t>.</w:t>
      </w:r>
    </w:p>
    <w:p w14:paraId="5A138657" w14:textId="4B14A9FA"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w:t>
      </w:r>
      <w:r w:rsidR="00291E15">
        <w:t>variation</w:t>
      </w:r>
      <w:r w:rsidR="008A1827" w:rsidRPr="003407A9">
        <w:t xml:space="preserve">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08A8D51C" w14:textId="4EFD2907" w:rsidR="00C75CE1" w:rsidRPr="003407A9" w:rsidRDefault="0093575D" w:rsidP="00445956">
      <w:pPr>
        <w:spacing w:line="360" w:lineRule="auto"/>
        <w:ind w:firstLine="709"/>
        <w:jc w:val="both"/>
      </w:pPr>
      <w:commentRangeStart w:id="14"/>
      <w:r w:rsidRPr="003407A9">
        <w:t xml:space="preserve">The </w:t>
      </w:r>
      <w:r w:rsidR="004A6AD1" w:rsidRPr="003407A9">
        <w:t xml:space="preserve">functional </w:t>
      </w:r>
      <w:commentRangeEnd w:id="14"/>
      <w:r w:rsidR="00EA515D" w:rsidRPr="003407A9">
        <w:t>significan</w:t>
      </w:r>
      <w:r w:rsidR="00EA515D">
        <w:t>ce</w:t>
      </w:r>
      <w:r w:rsidR="00EA515D" w:rsidRPr="003407A9">
        <w:t xml:space="preserve"> </w:t>
      </w:r>
      <w:r w:rsidR="00FF1DC2">
        <w:rPr>
          <w:rStyle w:val="Refdecomentario"/>
        </w:rPr>
        <w:commentReference w:id="14"/>
      </w:r>
      <w:r w:rsidR="004A6AD1" w:rsidRPr="003407A9">
        <w:t xml:space="preserve">of </w:t>
      </w:r>
      <w:r w:rsidR="00BB2196" w:rsidRPr="003407A9">
        <w:rPr>
          <w:rFonts w:cstheme="minorHAnsi"/>
        </w:rPr>
        <w:t>ψ</w:t>
      </w:r>
      <w:r w:rsidR="00BB2196" w:rsidRPr="003407A9">
        <w:rPr>
          <w:rFonts w:cstheme="minorHAnsi"/>
          <w:vertAlign w:val="subscript"/>
        </w:rPr>
        <w:t>b</w:t>
      </w:r>
      <w:r w:rsidR="00BB2196">
        <w:t xml:space="preserve"> </w:t>
      </w:r>
      <w:r w:rsidR="00EA515D">
        <w:t xml:space="preserve">(and after-ripening)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t>
      </w:r>
      <w:r w:rsidR="00445956">
        <w:t>drought in driving the timing and success of germination in water-limited ecosystems. This is also the case in alpine systems</w:t>
      </w:r>
      <w:r w:rsidR="00B014CD" w:rsidRPr="003407A9">
        <w:t xml:space="preserve">, </w:t>
      </w:r>
      <w:r w:rsidR="00EE6E6B">
        <w:t xml:space="preserve">highlighting the importance of alpine drought,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 xml:space="preserve">the </w:t>
      </w:r>
      <w:r w:rsidR="00BB2196" w:rsidRPr="003407A9">
        <w:rPr>
          <w:rFonts w:cstheme="minorHAnsi"/>
        </w:rPr>
        <w:t>ψ</w:t>
      </w:r>
      <w:r w:rsidR="00BB2196" w:rsidRPr="003407A9">
        <w:rPr>
          <w:rFonts w:cstheme="minorHAnsi"/>
          <w:vertAlign w:val="subscript"/>
        </w:rPr>
        <w:t>b</w:t>
      </w:r>
      <w:r w:rsidR="00BB2196" w:rsidRPr="003407A9">
        <w:t xml:space="preserve"> </w:t>
      </w:r>
      <w:r w:rsidR="00A16A86" w:rsidRPr="003407A9">
        <w:t>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w:t>
      </w:r>
      <w:r w:rsidR="00AB5F36">
        <w:t xml:space="preserve"> some</w:t>
      </w:r>
      <w:r w:rsidR="00A16A86" w:rsidRPr="003407A9">
        <w:t xml:space="preserve">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studies</w:t>
      </w:r>
      <w:r w:rsidR="001D41F9">
        <w:t xml:space="preserve"> performed with temperate floras</w:t>
      </w:r>
      <w:r w:rsidR="000F2A06">
        <w:t xml:space="preserve"> (e.g.,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 xml:space="preserve">However, </w:t>
      </w:r>
      <w:r w:rsidR="00586DAF">
        <w:t>our</w:t>
      </w:r>
      <w:r w:rsidR="005F6475">
        <w:t xml:space="preserve"> values</w:t>
      </w:r>
      <w:r w:rsidR="00257513" w:rsidRPr="003407A9">
        <w:t xml:space="preserve"> contrast with </w:t>
      </w:r>
      <w:r w:rsidR="005F6475">
        <w:t xml:space="preserve">lower </w:t>
      </w:r>
      <w:r w:rsidR="00521878" w:rsidRPr="003407A9">
        <w:rPr>
          <w:rFonts w:cstheme="minorHAnsi"/>
        </w:rPr>
        <w:t>ψ</w:t>
      </w:r>
      <w:r w:rsidR="00521878" w:rsidRPr="003407A9">
        <w:rPr>
          <w:rFonts w:cstheme="minorHAnsi"/>
          <w:vertAlign w:val="subscript"/>
        </w:rPr>
        <w:t>b</w:t>
      </w:r>
      <w:r w:rsidR="00521878" w:rsidRPr="003407A9">
        <w:t xml:space="preserve"> </w:t>
      </w:r>
      <w:r w:rsidR="00257513" w:rsidRPr="003407A9">
        <w:t>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r w:rsidR="00586DAF">
        <w:t>perhaps because</w:t>
      </w:r>
      <w:r w:rsidR="00AE569F">
        <w:t xml:space="preserve"> our study system is less limited by water than ty</w:t>
      </w:r>
      <w:r w:rsidR="00D21CF6">
        <w:t>pical low-altitude Mediterranean systems</w:t>
      </w:r>
      <w:r w:rsidR="00212658" w:rsidRPr="003407A9">
        <w:t xml:space="preserve">. </w:t>
      </w:r>
      <w:r w:rsidR="000A65A2">
        <w:t>Alternatively, t</w:t>
      </w:r>
      <w:r w:rsidR="005242D9" w:rsidRPr="003407A9">
        <w:t xml:space="preserve">he </w:t>
      </w:r>
      <w:r w:rsidR="00D21CF6">
        <w:t xml:space="preserve">relatively </w:t>
      </w:r>
      <w:r w:rsidR="005242D9" w:rsidRPr="003407A9">
        <w:t xml:space="preserve">high </w:t>
      </w:r>
      <w:r w:rsidR="00521878" w:rsidRPr="003407A9">
        <w:rPr>
          <w:rFonts w:cstheme="minorHAnsi"/>
        </w:rPr>
        <w:t>ψ</w:t>
      </w:r>
      <w:r w:rsidR="00521878" w:rsidRPr="003407A9">
        <w:rPr>
          <w:rFonts w:cstheme="minorHAnsi"/>
          <w:vertAlign w:val="subscript"/>
        </w:rPr>
        <w:t>b</w:t>
      </w:r>
      <w:r w:rsidR="005242D9" w:rsidRPr="003407A9">
        <w:t xml:space="preserve"> of </w:t>
      </w:r>
      <w:r w:rsidR="005242D9" w:rsidRPr="003407A9">
        <w:rPr>
          <w:i/>
          <w:iCs/>
        </w:rPr>
        <w:t>D. langeanus</w:t>
      </w:r>
      <w:r w:rsidR="005242D9" w:rsidRPr="003407A9">
        <w:t xml:space="preserve"> could be a way to ensure that germination only goes forward </w:t>
      </w:r>
      <w:r w:rsidR="001A559B" w:rsidRPr="003407A9">
        <w:t xml:space="preserve">with intense rainfall episodes, i.e. </w:t>
      </w:r>
      <w:r w:rsidR="001A559B" w:rsidRPr="003407A9">
        <w:lastRenderedPageBreak/>
        <w:t>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197DCF0" w14:textId="6AF9E7E1" w:rsidR="00F1083C" w:rsidRPr="003407A9" w:rsidRDefault="00FF7DC1" w:rsidP="00524446">
      <w:pPr>
        <w:spacing w:line="360" w:lineRule="auto"/>
        <w:ind w:firstLine="709"/>
        <w:jc w:val="both"/>
      </w:pPr>
      <w:r w:rsidRPr="001C0254">
        <w:t xml:space="preserve">The lower </w:t>
      </w:r>
      <w:r w:rsidR="00DE1E94" w:rsidRPr="001C0254">
        <w:rPr>
          <w:rFonts w:cstheme="minorHAnsi"/>
        </w:rPr>
        <w:t>ψ</w:t>
      </w:r>
      <w:r w:rsidR="00DE1E94" w:rsidRPr="001C0254">
        <w:rPr>
          <w:rFonts w:cstheme="minorHAnsi"/>
          <w:vertAlign w:val="subscript"/>
        </w:rPr>
        <w:t>b</w:t>
      </w:r>
      <w:r w:rsidR="00DE1E94" w:rsidRPr="001C0254">
        <w:t xml:space="preserve"> </w:t>
      </w:r>
      <w:r w:rsidRPr="001C0254">
        <w:t xml:space="preserve">(i.e. </w:t>
      </w:r>
      <w:r w:rsidR="005C59EE" w:rsidRPr="001C0254">
        <w:t>more drought tolerant</w:t>
      </w:r>
      <w:r w:rsidRPr="001C0254">
        <w:t>) observed in warmer and drier microclimatic conditions suggests either a potential local adaptation or a wide phenotypic plasticity at the microscale.</w:t>
      </w:r>
      <w:r>
        <w:t xml:space="preserve"> However</w:t>
      </w:r>
      <w:r w:rsidR="005C59EE">
        <w:t>,</w:t>
      </w:r>
      <w:r>
        <w:t xml:space="preserve"> w</w:t>
      </w:r>
      <w:r w:rsidR="0055100E">
        <w:t xml:space="preserve">e note that </w:t>
      </w:r>
      <w:r w:rsidR="00C17390">
        <w:t xml:space="preserve">our experimental design does not allow to </w:t>
      </w:r>
      <w:r w:rsidR="00DE1E94">
        <w:t>disentangle</w:t>
      </w:r>
      <w:r w:rsidR="00C17390">
        <w:t xml:space="preserve"> </w:t>
      </w:r>
      <w:r w:rsidR="005C59EE">
        <w:t>both processes</w:t>
      </w:r>
      <w:r w:rsidR="00A112C3">
        <w:t xml:space="preserve"> and future</w:t>
      </w:r>
      <w:r w:rsidR="00A112C3" w:rsidRPr="003407A9">
        <w:t xml:space="preserve"> reciprocal and common garden experiments are needed </w:t>
      </w:r>
      <w:r w:rsidR="00A112C3">
        <w:fldChar w:fldCharType="begin" w:fldLock="1"/>
      </w:r>
      <w:r w:rsidR="00A112C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A112C3">
        <w:fldChar w:fldCharType="separate"/>
      </w:r>
      <w:r w:rsidR="00A112C3" w:rsidRPr="00492FEF">
        <w:rPr>
          <w:noProof/>
        </w:rPr>
        <w:t>(</w:t>
      </w:r>
      <w:r w:rsidR="00A112C3">
        <w:rPr>
          <w:noProof/>
        </w:rPr>
        <w:t xml:space="preserve">e.g., </w:t>
      </w:r>
      <w:r w:rsidR="00A112C3" w:rsidRPr="00492FEF">
        <w:rPr>
          <w:noProof/>
        </w:rPr>
        <w:t>Potvin &amp; Tousignant 1996)</w:t>
      </w:r>
      <w:r w:rsidR="00A112C3">
        <w:fldChar w:fldCharType="end"/>
      </w:r>
      <w:r w:rsidR="00A112C3" w:rsidRPr="003407A9">
        <w:t xml:space="preserve">. </w:t>
      </w:r>
      <w:r w:rsidR="00841894" w:rsidRPr="003407A9">
        <w:t xml:space="preserve">Nevertheless, </w:t>
      </w:r>
      <w:r w:rsidR="00841894">
        <w:t xml:space="preserve">it </w:t>
      </w:r>
      <w:r w:rsidR="00841894" w:rsidRPr="003407A9">
        <w:t xml:space="preserve">is clear that </w:t>
      </w:r>
      <w:r w:rsidR="00841894">
        <w:t>the intraspecific variation detected</w:t>
      </w:r>
      <w:r w:rsidR="00841894" w:rsidRPr="003407A9">
        <w:t xml:space="preserve"> in our study area do</w:t>
      </w:r>
      <w:r w:rsidR="00841894">
        <w:t>es</w:t>
      </w:r>
      <w:r w:rsidR="00841894" w:rsidRPr="003407A9">
        <w:t xml:space="preserve"> not follow a random pattern</w:t>
      </w:r>
      <w:r w:rsidR="00841894">
        <w:t>, i.e. it has functional significance</w:t>
      </w:r>
      <w:r w:rsidR="00841894" w:rsidRPr="003407A9">
        <w:t>. This is in line with several studies in alpine areas which suggest that local adaptation processes are taking place in the seed regeneration niche</w:t>
      </w:r>
      <w:r w:rsidR="00841894">
        <w:t xml:space="preserve"> </w:t>
      </w:r>
      <w:r w:rsidR="00841894">
        <w:fldChar w:fldCharType="begin" w:fldLock="1"/>
      </w:r>
      <w:r w:rsidR="0084189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841894">
        <w:fldChar w:fldCharType="separate"/>
      </w:r>
      <w:r w:rsidR="00841894" w:rsidRPr="00920355">
        <w:rPr>
          <w:noProof/>
        </w:rPr>
        <w:t>(Giménez-Benavides et al. 2007; Mondoni et al. 2009)</w:t>
      </w:r>
      <w:r w:rsidR="00841894">
        <w:fldChar w:fldCharType="end"/>
      </w:r>
      <w:r w:rsidR="00841894">
        <w:t xml:space="preserve">. </w:t>
      </w:r>
      <w:r w:rsidR="00E05A95" w:rsidRPr="003407A9">
        <w:t xml:space="preserve">The persistence of </w:t>
      </w:r>
      <w:r w:rsidR="0055100E">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A82178">
        <w:t>,</w:t>
      </w:r>
      <w:r w:rsidR="00A82178" w:rsidRPr="00A82178">
        <w:t xml:space="preserve"> </w:t>
      </w:r>
      <w:r w:rsidR="00A82178">
        <w:t>both processes aimed at adjust</w:t>
      </w:r>
      <w:r w:rsidR="006D16CA">
        <w:t>ing</w:t>
      </w:r>
      <w:r w:rsidR="00A82178">
        <w:t xml:space="preserve"> to new environmental conditions </w:t>
      </w:r>
      <w:r w:rsidR="00A82178" w:rsidRPr="00A112C3">
        <w:fldChar w:fldCharType="begin" w:fldLock="1"/>
      </w:r>
      <w:r w:rsidR="00A82178" w:rsidRPr="00A112C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A82178" w:rsidRPr="00A112C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A82178" w:rsidRPr="00A112C3">
        <w:fldChar w:fldCharType="separate"/>
      </w:r>
      <w:r w:rsidR="00A82178" w:rsidRPr="00A112C3">
        <w:rPr>
          <w:noProof/>
          <w:lang w:val="es-CO"/>
        </w:rPr>
        <w:t>(Nicotra et al. 2010; Reed et al. 2011; Fernández-Pascual &amp; Jiménez-Alfaro 2014)</w:t>
      </w:r>
      <w:r w:rsidR="00A82178" w:rsidRPr="00A112C3">
        <w:fldChar w:fldCharType="end"/>
      </w:r>
      <w:r w:rsidR="00A82178" w:rsidRPr="008A6218">
        <w:rPr>
          <w:lang w:val="es-ES"/>
        </w:rPr>
        <w:t xml:space="preserve">. </w:t>
      </w:r>
      <w:r w:rsidR="00C22B0B" w:rsidRPr="00C22B0B">
        <w:rPr>
          <w:lang w:val="en-US"/>
        </w:rPr>
        <w:t>Our results are also in</w:t>
      </w:r>
      <w:r w:rsidR="00C22B0B">
        <w:rPr>
          <w:lang w:val="en-US"/>
        </w:rPr>
        <w:t xml:space="preserve"> </w:t>
      </w:r>
      <w:r w:rsidR="00C22B0B" w:rsidRPr="00C22B0B">
        <w:rPr>
          <w:lang w:val="en-US"/>
        </w:rPr>
        <w:t>line</w:t>
      </w:r>
      <w:r w:rsidR="00C22B0B">
        <w:rPr>
          <w:lang w:val="en-US"/>
        </w:rPr>
        <w:t xml:space="preserve"> with p</w:t>
      </w:r>
      <w:r w:rsidR="005F3596" w:rsidRPr="003407A9">
        <w:t xml:space="preserve">revious studies </w:t>
      </w:r>
      <w:r w:rsidR="00DB1FE2" w:rsidRPr="003407A9">
        <w:t xml:space="preserve">that </w:t>
      </w:r>
      <w:r w:rsidR="005F3596" w:rsidRPr="003407A9">
        <w:t>showed adaptive evolution of phenotypic plasticity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xml:space="preserve">. </w:t>
      </w:r>
      <w:r w:rsidR="00077B68" w:rsidRPr="00524446">
        <w:t>Under climate change scenarios</w:t>
      </w:r>
      <w:r w:rsidR="00F1083C" w:rsidRPr="00524446">
        <w:t xml:space="preserve">, phenotypic plasticity may be the key to accelerate plant responses to new conditions </w:t>
      </w:r>
      <w:r w:rsidR="00F1083C" w:rsidRPr="00524446">
        <w:fldChar w:fldCharType="begin" w:fldLock="1"/>
      </w:r>
      <w:r w:rsidR="00F1083C" w:rsidRPr="00524446">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F1083C" w:rsidRPr="00524446">
        <w:fldChar w:fldCharType="separate"/>
      </w:r>
      <w:r w:rsidR="00F1083C" w:rsidRPr="00524446">
        <w:rPr>
          <w:noProof/>
        </w:rPr>
        <w:t>(Matesanz et al. 2010; Nicotra et al. 2010; Reed et al. 2011; Walck et al. 2011)</w:t>
      </w:r>
      <w:r w:rsidR="00F1083C" w:rsidRPr="00524446">
        <w:fldChar w:fldCharType="end"/>
      </w:r>
      <w:r w:rsidR="00F1083C" w:rsidRPr="00524446">
        <w:t xml:space="preserve">, acting as a buffer against environmental changes </w:t>
      </w:r>
      <w:r w:rsidR="00F1083C" w:rsidRPr="00524446">
        <w:fldChar w:fldCharType="begin" w:fldLock="1"/>
      </w:r>
      <w:r w:rsidR="00F1083C" w:rsidRPr="00524446">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F1083C" w:rsidRPr="00524446">
        <w:fldChar w:fldCharType="separate"/>
      </w:r>
      <w:r w:rsidR="00F1083C" w:rsidRPr="00524446">
        <w:rPr>
          <w:noProof/>
        </w:rPr>
        <w:t>(Lande 2009; Chevin et al. 2010)</w:t>
      </w:r>
      <w:r w:rsidR="00F1083C" w:rsidRPr="00524446">
        <w:fldChar w:fldCharType="end"/>
      </w:r>
      <w:r w:rsidR="00DD3A46">
        <w:t xml:space="preserve"> and being able to show adaptive responses to drought within a few years </w:t>
      </w:r>
      <w:r w:rsidR="000933C0">
        <w:fldChar w:fldCharType="begin" w:fldLock="1"/>
      </w:r>
      <w:r w:rsidR="009F38BB">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933C0">
        <w:fldChar w:fldCharType="separate"/>
      </w:r>
      <w:r w:rsidR="000933C0" w:rsidRPr="000933C0">
        <w:rPr>
          <w:noProof/>
        </w:rPr>
        <w:t>(Dickman et al. 2019)</w:t>
      </w:r>
      <w:r w:rsidR="000933C0">
        <w:fldChar w:fldCharType="end"/>
      </w:r>
      <w:r w:rsidR="00F1083C" w:rsidRPr="00524446">
        <w:t>.</w:t>
      </w:r>
      <w:r w:rsidR="00F1083C" w:rsidRPr="005052BE">
        <w:t xml:space="preserve"> </w:t>
      </w:r>
    </w:p>
    <w:p w14:paraId="7CBEE4E5" w14:textId="7AB15299" w:rsidR="00BC7FE7"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xml:space="preserve">, we must acknowledge some </w:t>
      </w:r>
      <w:r w:rsidR="009D07E4">
        <w:t>c</w:t>
      </w:r>
      <w:r w:rsidR="00A75153">
        <w:t>aveats</w:t>
      </w:r>
      <w:r w:rsidR="009D07E4" w:rsidRPr="003407A9">
        <w:t xml:space="preserve"> </w:t>
      </w:r>
      <w:r w:rsidRPr="003407A9">
        <w:t>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w:t>
      </w:r>
      <w:commentRangeStart w:id="15"/>
      <w:r w:rsidR="00AB1E98" w:rsidRPr="003407A9">
        <w:t xml:space="preserve">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r w:rsidR="00B232F0" w:rsidRPr="003407A9">
        <w:t>drought</w:t>
      </w:r>
      <w:r w:rsidR="00E54A69" w:rsidRPr="003407A9">
        <w:t xml:space="preserve"> gradient</w:t>
      </w:r>
      <w:commentRangeEnd w:id="15"/>
      <w:r w:rsidR="00291E15">
        <w:rPr>
          <w:rStyle w:val="Refdecomentario"/>
        </w:rPr>
        <w:commentReference w:id="15"/>
      </w:r>
      <w:r w:rsidR="006B63C1">
        <w:t xml:space="preserve">. </w:t>
      </w:r>
      <w:r w:rsidR="005311C2">
        <w:t xml:space="preserve">Temperature </w:t>
      </w:r>
      <w:r w:rsidR="00D85965">
        <w:t xml:space="preserve">influences soil moisture </w:t>
      </w:r>
      <w:r w:rsidR="008B3A64">
        <w:t>through</w:t>
      </w:r>
      <w:r w:rsidR="00D85965">
        <w:t xml:space="preserve"> </w:t>
      </w:r>
      <w:r w:rsidR="00FD77AC">
        <w:t>several</w:t>
      </w:r>
      <w:r w:rsidR="00D85965">
        <w:t xml:space="preserve"> </w:t>
      </w:r>
      <w:r w:rsidR="00544504">
        <w:t xml:space="preserve">coupled </w:t>
      </w:r>
      <w:r w:rsidR="00F676D5">
        <w:t xml:space="preserve">pathways, generates an </w:t>
      </w:r>
      <w:r w:rsidR="005311C2">
        <w:t xml:space="preserve">increment </w:t>
      </w:r>
      <w:r w:rsidR="00F676D5">
        <w:t xml:space="preserve">of </w:t>
      </w:r>
      <w:r w:rsidR="005311C2">
        <w:t xml:space="preserve">evapotranspiration </w:t>
      </w:r>
      <w:r w:rsidR="00D85965">
        <w:t>rates</w:t>
      </w:r>
      <w:r w:rsidR="005766CF">
        <w:t xml:space="preserve"> (i.e. higher moisture loss)</w:t>
      </w:r>
      <w:r w:rsidR="008B3A64">
        <w:t xml:space="preserve"> but a</w:t>
      </w:r>
      <w:r w:rsidR="00C0172B">
        <w:t xml:space="preserve">lso reduce the amount of snow and thus less water supply in the soil  </w:t>
      </w:r>
      <w:r w:rsidR="00C0172B">
        <w:fldChar w:fldCharType="begin" w:fldLock="1"/>
      </w:r>
      <w:r w:rsidR="00C0172B">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C0172B">
        <w:fldChar w:fldCharType="separate"/>
      </w:r>
      <w:r w:rsidR="00C0172B" w:rsidRPr="009D4EB3">
        <w:rPr>
          <w:noProof/>
        </w:rPr>
        <w:t>(Seneviratne et al. 2010)</w:t>
      </w:r>
      <w:r w:rsidR="00C0172B">
        <w:fldChar w:fldCharType="end"/>
      </w:r>
      <w:r w:rsidR="00C0172B">
        <w:t xml:space="preserve">. </w:t>
      </w:r>
      <w:r w:rsidR="00D05302">
        <w:t xml:space="preserve"> </w:t>
      </w:r>
      <w:r w:rsidR="00C0172B">
        <w:t>This</w:t>
      </w:r>
      <w:r w:rsidR="00DB1FE2">
        <w:t xml:space="preserve"> relationship </w:t>
      </w:r>
      <w:r w:rsidR="00FD77AC">
        <w:t xml:space="preserve">of heat-drought </w:t>
      </w:r>
      <w:r w:rsidR="00DB1FE2">
        <w:t xml:space="preserve">has been </w:t>
      </w:r>
      <w:r w:rsidR="009D4EB3">
        <w:t xml:space="preserve">corroborated </w:t>
      </w:r>
      <w:r w:rsidR="00DB1FE2">
        <w:t>at large</w:t>
      </w:r>
      <w:r w:rsidR="009D4EB3">
        <w:t>r</w:t>
      </w:r>
      <w:r w:rsidR="00DB1FE2">
        <w:t xml:space="preserve"> scales </w:t>
      </w:r>
      <w:r w:rsidR="009D4EB3">
        <w:fldChar w:fldCharType="begin" w:fldLock="1"/>
      </w:r>
      <w:r w:rsidR="0040504F">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9D4EB3">
        <w:fldChar w:fldCharType="separate"/>
      </w:r>
      <w:r w:rsidR="009D4EB3" w:rsidRPr="009D4EB3">
        <w:rPr>
          <w:noProof/>
        </w:rPr>
        <w:t>(Seneviratne et al. 2010)</w:t>
      </w:r>
      <w:r w:rsidR="009D4EB3">
        <w:fldChar w:fldCharType="end"/>
      </w:r>
      <w:r w:rsidR="00D05302">
        <w:t xml:space="preserve"> </w:t>
      </w:r>
      <w:r w:rsidR="00DB1FE2">
        <w:t xml:space="preserve">but very few data has tested in </w:t>
      </w:r>
      <w:r w:rsidR="009D4EB3">
        <w:t>local scales</w:t>
      </w:r>
      <w:r w:rsidR="0040504F">
        <w:t xml:space="preserve"> </w:t>
      </w:r>
      <w:r w:rsidR="0040504F">
        <w:fldChar w:fldCharType="begin" w:fldLock="1"/>
      </w:r>
      <w:r w:rsidR="0040504F">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operties":{"noteIndex":0},"schema":"https://github.com/citation-style-language/schema/raw/master/csl-citation.json"}</w:instrText>
      </w:r>
      <w:r w:rsidR="0040504F">
        <w:fldChar w:fldCharType="separate"/>
      </w:r>
      <w:r w:rsidR="0040504F" w:rsidRPr="0040504F">
        <w:rPr>
          <w:noProof/>
        </w:rPr>
        <w:t>(Graham et al. 2012)</w:t>
      </w:r>
      <w:r w:rsidR="0040504F">
        <w:fldChar w:fldCharType="end"/>
      </w:r>
      <w:r w:rsidR="00485A04">
        <w:t xml:space="preserve">. </w:t>
      </w:r>
      <w:r w:rsidR="002435F2" w:rsidRPr="00613597">
        <w:t>Second,</w:t>
      </w:r>
      <w:r w:rsidR="00BA2FA5" w:rsidRPr="00613597">
        <w:t xml:space="preserve"> </w:t>
      </w:r>
      <w:commentRangeStart w:id="16"/>
      <w:commentRangeStart w:id="17"/>
      <w:commentRangeStart w:id="18"/>
      <w:r w:rsidR="00BA2FA5" w:rsidRPr="00613597">
        <w:t>t</w:t>
      </w:r>
      <w:r w:rsidR="00A3715D" w:rsidRPr="00613597">
        <w:t xml:space="preserve">he </w:t>
      </w:r>
      <w:r w:rsidR="00AE4EB5" w:rsidRPr="00613597">
        <w:t xml:space="preserve">constant </w:t>
      </w:r>
      <w:r w:rsidR="00A3715D" w:rsidRPr="00613597">
        <w:t xml:space="preserve">germination </w:t>
      </w:r>
      <w:r w:rsidR="00AE4EB5" w:rsidRPr="00613597">
        <w:t>temperature</w:t>
      </w:r>
      <w:r w:rsidR="00A3715D" w:rsidRPr="00613597">
        <w:t xml:space="preserve">s </w:t>
      </w:r>
      <w:r w:rsidR="002435F2" w:rsidRPr="00613597">
        <w:t xml:space="preserve">used in the experiments </w:t>
      </w:r>
      <w:r w:rsidR="00D91DAE" w:rsidRPr="00613597">
        <w:t>are not realistic in field</w:t>
      </w:r>
      <w:r w:rsidR="00AE4EB5" w:rsidRPr="00613597">
        <w:t xml:space="preserve"> conditions</w:t>
      </w:r>
      <w:r w:rsidR="006A130F" w:rsidRPr="00613597">
        <w:t>,</w:t>
      </w:r>
      <w:r w:rsidR="00D91DAE" w:rsidRPr="00613597">
        <w:t xml:space="preserve"> but </w:t>
      </w:r>
      <w:r w:rsidR="006A130F" w:rsidRPr="00613597">
        <w:t>they were</w:t>
      </w:r>
      <w:r w:rsidR="00D91DAE" w:rsidRPr="00613597">
        <w:t xml:space="preserve"> necessary to maintain </w:t>
      </w:r>
      <w:r w:rsidR="00AE4EB5" w:rsidRPr="00613597">
        <w:t>the</w:t>
      </w:r>
      <w:r w:rsidR="00D91DAE" w:rsidRPr="00613597">
        <w:t xml:space="preserve"> stability</w:t>
      </w:r>
      <w:r w:rsidR="00AE4EB5" w:rsidRPr="00613597">
        <w:t xml:space="preserve"> of water potential solutions</w:t>
      </w:r>
      <w:r w:rsidR="006A130F" w:rsidRPr="00613597">
        <w:t xml:space="preserve">. Moreover, </w:t>
      </w:r>
      <w:r w:rsidR="005409C6" w:rsidRPr="00613597">
        <w:t>our preliminary data indicated</w:t>
      </w:r>
      <w:r w:rsidR="00C93704" w:rsidRPr="00613597">
        <w:t xml:space="preserve"> that </w:t>
      </w:r>
      <w:r w:rsidR="00A03351" w:rsidRPr="00613597">
        <w:t>the focus species</w:t>
      </w:r>
      <w:r w:rsidR="00C93704" w:rsidRPr="00613597">
        <w:t xml:space="preserve"> has a wide germination niche </w:t>
      </w:r>
      <w:r w:rsidR="008E1ED3" w:rsidRPr="00613597">
        <w:t xml:space="preserve">without significant differences between </w:t>
      </w:r>
      <w:r w:rsidR="00265928" w:rsidRPr="00613597">
        <w:t>constan</w:t>
      </w:r>
      <w:r w:rsidR="006A130F" w:rsidRPr="00613597">
        <w:t>t and alternating temperatures,</w:t>
      </w:r>
      <w:r w:rsidR="00012ECC" w:rsidRPr="00613597">
        <w:t xml:space="preserve"> reaching up to 70% germination even in </w:t>
      </w:r>
      <w:r w:rsidR="00012ECC" w:rsidRPr="00613597">
        <w:lastRenderedPageBreak/>
        <w:t>darkness</w:t>
      </w:r>
      <w:commentRangeEnd w:id="16"/>
      <w:r w:rsidR="0000029D" w:rsidRPr="00613597">
        <w:rPr>
          <w:rStyle w:val="Refdecomentario"/>
        </w:rPr>
        <w:commentReference w:id="16"/>
      </w:r>
      <w:commentRangeEnd w:id="17"/>
      <w:r w:rsidR="00436DFF" w:rsidRPr="00613597">
        <w:rPr>
          <w:rStyle w:val="Refdecomentario"/>
        </w:rPr>
        <w:commentReference w:id="17"/>
      </w:r>
      <w:commentRangeEnd w:id="18"/>
      <w:r w:rsidR="00A91D4F" w:rsidRPr="00613597">
        <w:rPr>
          <w:rStyle w:val="Refdecomentario"/>
        </w:rPr>
        <w:commentReference w:id="18"/>
      </w:r>
      <w:r w:rsidR="00012ECC" w:rsidRPr="00613597">
        <w:t>.</w:t>
      </w:r>
      <w:r w:rsidR="00265928" w:rsidRPr="00613597">
        <w:t xml:space="preserve"> </w:t>
      </w:r>
      <w:r w:rsidR="00A91D4F" w:rsidRPr="00613597">
        <w:t>Third,</w:t>
      </w:r>
      <w:r w:rsidR="005409C6" w:rsidRPr="003407A9">
        <w:t xml:space="preserve"> </w:t>
      </w:r>
      <w:commentRangeStart w:id="19"/>
      <w:commentRangeStart w:id="20"/>
      <w:commentRangeStart w:id="21"/>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19"/>
      <w:r w:rsidR="0000029D">
        <w:rPr>
          <w:rStyle w:val="Refdecomentario"/>
        </w:rPr>
        <w:commentReference w:id="19"/>
      </w:r>
      <w:commentRangeEnd w:id="20"/>
      <w:r w:rsidR="00FA4E3D">
        <w:rPr>
          <w:rStyle w:val="Refdecomentario"/>
        </w:rPr>
        <w:commentReference w:id="20"/>
      </w:r>
      <w:commentRangeEnd w:id="21"/>
      <w:r w:rsidR="005D5AF0">
        <w:rPr>
          <w:rStyle w:val="Refdecomentario"/>
        </w:rPr>
        <w:commentReference w:id="21"/>
      </w:r>
      <w:r w:rsidRPr="003407A9">
        <w:t>.</w:t>
      </w:r>
      <w:r w:rsidR="00182942" w:rsidRPr="003407A9">
        <w:t xml:space="preserve"> </w:t>
      </w:r>
      <w:r w:rsidR="00197905" w:rsidRPr="003407A9">
        <w:t xml:space="preserve">It would be important to confirm our results with field emergence data, but it must be considered that maintaining such controlled water potential treatments in the field would be extremely difficult if not impossible with current </w:t>
      </w:r>
      <w:r w:rsidR="007A0AB2" w:rsidRPr="003407A9">
        <w:t>technolog</w:t>
      </w:r>
      <w:r w:rsidR="007A0AB2">
        <w:t>y</w:t>
      </w:r>
      <w:r w:rsidR="00197905" w:rsidRPr="003407A9">
        <w:t>.</w:t>
      </w:r>
    </w:p>
    <w:p w14:paraId="691E8897" w14:textId="3F469B69" w:rsidR="009F63D5" w:rsidRDefault="009F63D5" w:rsidP="009F63D5">
      <w:pPr>
        <w:spacing w:line="360" w:lineRule="auto"/>
        <w:ind w:firstLine="709"/>
        <w:jc w:val="both"/>
      </w:pPr>
      <w:commentRangeStart w:id="22"/>
      <w:r w:rsidRPr="003407A9">
        <w:t xml:space="preserve">Future research should extend our understanding of intraspecific </w:t>
      </w:r>
      <w:r w:rsidR="00291E15">
        <w:t>variation</w:t>
      </w:r>
      <w:r w:rsidRPr="003407A9">
        <w:t xml:space="preserve">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commentRangeEnd w:id="22"/>
      <w:r>
        <w:rPr>
          <w:rStyle w:val="Refdecomentario"/>
        </w:rPr>
        <w:commentReference w:id="22"/>
      </w:r>
    </w:p>
    <w:p w14:paraId="0289C2A5" w14:textId="18D44A7B" w:rsidR="00703716" w:rsidRPr="003407A9" w:rsidRDefault="00981A0C" w:rsidP="00427425">
      <w:pPr>
        <w:spacing w:line="360" w:lineRule="auto"/>
        <w:ind w:firstLine="709"/>
        <w:jc w:val="both"/>
      </w:pPr>
      <w:r>
        <w:t>B</w:t>
      </w:r>
      <w:r w:rsidR="00F9176E">
        <w:t xml:space="preserve">e that as it may, </w:t>
      </w:r>
      <w:r w:rsidR="00521878" w:rsidRPr="003407A9">
        <w:rPr>
          <w:rFonts w:cstheme="minorHAnsi"/>
        </w:rPr>
        <w:t>ψ</w:t>
      </w:r>
      <w:r w:rsidR="00521878" w:rsidRPr="003407A9">
        <w:rPr>
          <w:rFonts w:cstheme="minorHAnsi"/>
          <w:vertAlign w:val="subscript"/>
        </w:rPr>
        <w:t>b</w:t>
      </w:r>
      <w:r w:rsidR="00521878" w:rsidRPr="003407A9">
        <w:t xml:space="preserve"> </w:t>
      </w:r>
      <w:r w:rsidR="008C6BC2" w:rsidRPr="003407A9">
        <w:t xml:space="preserve">is a functional trait with important consequences for </w:t>
      </w:r>
      <w:r w:rsidR="00427425">
        <w:t xml:space="preserve">reproductive timing and success and, ultimately, for </w:t>
      </w:r>
      <w:r w:rsidR="008C6BC2" w:rsidRPr="003407A9">
        <w:t>individual fitness</w:t>
      </w:r>
      <w:r w:rsidR="00427425">
        <w:t>.</w:t>
      </w:r>
      <w:r>
        <w:t xml:space="preserve"> </w:t>
      </w:r>
      <w:r w:rsidR="006D4776">
        <w:t>The fact that it show</w:t>
      </w:r>
      <w:r w:rsidR="00FE13F1">
        <w:t>s</w:t>
      </w:r>
      <w:r w:rsidR="008C6BC2" w:rsidRPr="003407A9">
        <w:t xml:space="preserve"> intraspecific </w:t>
      </w:r>
      <w:r w:rsidR="00291E15">
        <w:t>variation</w:t>
      </w:r>
      <w:r w:rsidR="008C6BC2" w:rsidRPr="003407A9">
        <w:t xml:space="preserve"> along </w:t>
      </w:r>
      <w:r w:rsidR="006D4776">
        <w:t>microscale</w:t>
      </w:r>
      <w:r w:rsidR="006D4776" w:rsidRPr="003407A9">
        <w:t xml:space="preserve"> </w:t>
      </w:r>
      <w:r w:rsidR="008C6BC2">
        <w:t xml:space="preserve">climatic gradients of </w:t>
      </w:r>
      <w:r w:rsidR="008C6BC2" w:rsidRPr="003407A9">
        <w:t>water availability</w:t>
      </w:r>
      <w:r w:rsidR="006D4776">
        <w:t xml:space="preserve"> indicates th</w:t>
      </w:r>
      <w:r w:rsidR="0065070B">
        <w:t>at seed germination has a high potential to adapt to climatic changes</w:t>
      </w:r>
      <w:r w:rsidR="00E20A29">
        <w:t>, highlighting the capacity of seeds to integrate environmental signals to produce a fine scale regulation of germination events in time and in space</w:t>
      </w:r>
      <w:r>
        <w:t xml:space="preserve">. </w:t>
      </w:r>
      <w:r w:rsidR="00E20A29">
        <w:t xml:space="preserve">This </w:t>
      </w:r>
      <w:r w:rsidR="005966C8">
        <w:t>capacity can be a valuable</w:t>
      </w:r>
      <w:r w:rsidR="00756D98">
        <w:t xml:space="preserve"> buffer </w:t>
      </w:r>
      <w:r w:rsidR="005966C8">
        <w:t xml:space="preserve">against </w:t>
      </w:r>
      <w:r w:rsidR="00756D98">
        <w:t>global change effects. In particular,</w:t>
      </w:r>
      <w:r w:rsidR="00F03AF2">
        <w:t xml:space="preserve"> </w:t>
      </w:r>
      <w:r w:rsidR="00002255">
        <w:t xml:space="preserve">it can help plant populations to cope with the </w:t>
      </w:r>
      <w:r w:rsidR="009D4D87">
        <w:t>increasing unpredictability of precipitation in future climatic</w:t>
      </w:r>
      <w:r w:rsidR="002E4C40">
        <w:t xml:space="preserve"> scenarios</w:t>
      </w:r>
      <w:r w:rsidR="00756D98">
        <w:t xml:space="preserve">. </w:t>
      </w:r>
    </w:p>
    <w:p w14:paraId="7DED688A" w14:textId="3403CC08" w:rsidR="00CA0E0D" w:rsidRPr="003407A9" w:rsidRDefault="0049360F" w:rsidP="002D07AE">
      <w:pPr>
        <w:pStyle w:val="Ttulo2"/>
        <w:spacing w:line="360" w:lineRule="auto"/>
        <w:jc w:val="both"/>
      </w:pPr>
      <w:r w:rsidRPr="003407A9">
        <w:t>5. References</w:t>
      </w:r>
    </w:p>
    <w:p w14:paraId="668AB505" w14:textId="6E0A305E" w:rsidR="0040504F" w:rsidRPr="0040504F" w:rsidRDefault="00EF08C7" w:rsidP="0040504F">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40504F" w:rsidRPr="0040504F">
        <w:rPr>
          <w:rFonts w:ascii="Calibri" w:hAnsi="Calibri" w:cs="Calibri"/>
          <w:noProof/>
          <w:kern w:val="0"/>
        </w:rPr>
        <w:t xml:space="preserve">Albert, C.H., Thuiller, W., Yoccoz, N.G., Soudant, A., Boucher, F., Saccone, P., &amp; Lavorel, S. 2010. Intraspecific functional variability: Extent, structure and sources of variation. </w:t>
      </w:r>
      <w:r w:rsidR="0040504F" w:rsidRPr="0040504F">
        <w:rPr>
          <w:rFonts w:ascii="Calibri" w:hAnsi="Calibri" w:cs="Calibri"/>
          <w:i/>
          <w:iCs/>
          <w:noProof/>
          <w:kern w:val="0"/>
        </w:rPr>
        <w:t>Journal of Ecology</w:t>
      </w:r>
      <w:r w:rsidR="0040504F" w:rsidRPr="0040504F">
        <w:rPr>
          <w:rFonts w:ascii="Calibri" w:hAnsi="Calibri" w:cs="Calibri"/>
          <w:noProof/>
          <w:kern w:val="0"/>
        </w:rPr>
        <w:t xml:space="preserve"> 98: 604–613.</w:t>
      </w:r>
    </w:p>
    <w:p w14:paraId="724F73D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llen, P.S., Meyer, S.E., &amp; Khan, M.A. 2000. Hydrothermal time as a tool in comparative germination studies. </w:t>
      </w:r>
      <w:r w:rsidRPr="0040504F">
        <w:rPr>
          <w:rFonts w:ascii="Calibri" w:hAnsi="Calibri" w:cs="Calibri"/>
          <w:i/>
          <w:iCs/>
          <w:noProof/>
          <w:kern w:val="0"/>
        </w:rPr>
        <w:t>Seed biology: advances and applications. Proceedings of the Sixth International Workshop on Seeds, Merida, Mexico, 1999.</w:t>
      </w:r>
      <w:r w:rsidRPr="0040504F">
        <w:rPr>
          <w:rFonts w:ascii="Calibri" w:hAnsi="Calibri" w:cs="Calibri"/>
          <w:noProof/>
          <w:kern w:val="0"/>
        </w:rPr>
        <w:t xml:space="preserve"> 401–410.</w:t>
      </w:r>
    </w:p>
    <w:p w14:paraId="6D1B853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40504F">
        <w:rPr>
          <w:rFonts w:ascii="Calibri" w:hAnsi="Calibri" w:cs="Calibri"/>
          <w:i/>
          <w:iCs/>
          <w:noProof/>
          <w:kern w:val="0"/>
        </w:rPr>
        <w:t>Proceedings of the Royal Society B: Biological Sciences</w:t>
      </w:r>
      <w:r w:rsidRPr="0040504F">
        <w:rPr>
          <w:rFonts w:ascii="Calibri" w:hAnsi="Calibri" w:cs="Calibri"/>
          <w:noProof/>
          <w:kern w:val="0"/>
        </w:rPr>
        <w:t xml:space="preserve"> 279: 3843–3852.</w:t>
      </w:r>
    </w:p>
    <w:p w14:paraId="53D3BE31"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Baskin, C.C., &amp; Baskin, J.M. (Eds.). 2022. </w:t>
      </w:r>
      <w:r w:rsidRPr="0040504F">
        <w:rPr>
          <w:rFonts w:ascii="Calibri" w:hAnsi="Calibri" w:cs="Calibri"/>
          <w:i/>
          <w:iCs/>
          <w:noProof/>
          <w:kern w:val="0"/>
        </w:rPr>
        <w:t>Plant Regeneration from Seeds</w:t>
      </w:r>
      <w:r w:rsidRPr="0040504F">
        <w:rPr>
          <w:rFonts w:ascii="Calibri" w:hAnsi="Calibri" w:cs="Calibri"/>
          <w:noProof/>
          <w:kern w:val="0"/>
        </w:rPr>
        <w:t>. Elsevier.</w:t>
      </w:r>
    </w:p>
    <w:p w14:paraId="7D3444D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askin, C.C., &amp; Baskin, J.M. 2014. </w:t>
      </w:r>
      <w:r w:rsidRPr="0040504F">
        <w:rPr>
          <w:rFonts w:ascii="Calibri" w:hAnsi="Calibri" w:cs="Calibri"/>
          <w:i/>
          <w:iCs/>
          <w:noProof/>
          <w:kern w:val="0"/>
        </w:rPr>
        <w:t>Seeds. Ecology, Biogeography and Evolution of Dormancy and Germination</w:t>
      </w:r>
      <w:r w:rsidRPr="0040504F">
        <w:rPr>
          <w:rFonts w:ascii="Calibri" w:hAnsi="Calibri" w:cs="Calibri"/>
          <w:noProof/>
          <w:kern w:val="0"/>
        </w:rPr>
        <w:t>. Academic Press, San Diego, CA, USA.</w:t>
      </w:r>
    </w:p>
    <w:p w14:paraId="5941497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e Bello, F., Carmona, C., Dias, A., Götzenberger, L., Moretti, M., &amp; Berg, M. 2021. Intraspecific Trait Variability. In </w:t>
      </w:r>
      <w:r w:rsidRPr="0040504F">
        <w:rPr>
          <w:rFonts w:ascii="Calibri" w:hAnsi="Calibri" w:cs="Calibri"/>
          <w:i/>
          <w:iCs/>
          <w:noProof/>
          <w:kern w:val="0"/>
        </w:rPr>
        <w:t>Handbook of Trait-Based Ecology: From Theory to R Tools</w:t>
      </w:r>
      <w:r w:rsidRPr="0040504F">
        <w:rPr>
          <w:rFonts w:ascii="Calibri" w:hAnsi="Calibri" w:cs="Calibri"/>
          <w:noProof/>
          <w:kern w:val="0"/>
        </w:rPr>
        <w:t>, pp. 105–128. Cambridge University Press.</w:t>
      </w:r>
    </w:p>
    <w:p w14:paraId="38AD1D8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40504F">
        <w:rPr>
          <w:rFonts w:ascii="Calibri" w:hAnsi="Calibri" w:cs="Calibri"/>
          <w:i/>
          <w:iCs/>
          <w:noProof/>
          <w:kern w:val="0"/>
        </w:rPr>
        <w:t>PLoS ONE</w:t>
      </w:r>
      <w:r w:rsidRPr="0040504F">
        <w:rPr>
          <w:rFonts w:ascii="Calibri" w:hAnsi="Calibri" w:cs="Calibri"/>
          <w:noProof/>
          <w:kern w:val="0"/>
        </w:rPr>
        <w:t xml:space="preserve"> 15: 1–19.</w:t>
      </w:r>
    </w:p>
    <w:p w14:paraId="6453553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ewley, J., Bradford, K., Hilhorst, H., &amp; Nonogaki, H. 2013. Environmental regulation of dormancy and germination. In Bewley, J., Bradford, K., &amp; Hilhorst, H. (eds.), </w:t>
      </w:r>
      <w:r w:rsidRPr="0040504F">
        <w:rPr>
          <w:rFonts w:ascii="Calibri" w:hAnsi="Calibri" w:cs="Calibri"/>
          <w:i/>
          <w:iCs/>
          <w:noProof/>
          <w:kern w:val="0"/>
        </w:rPr>
        <w:t>Seeds: physiology of development, germination and dormancy</w:t>
      </w:r>
      <w:r w:rsidRPr="0040504F">
        <w:rPr>
          <w:rFonts w:ascii="Calibri" w:hAnsi="Calibri" w:cs="Calibri"/>
          <w:noProof/>
          <w:kern w:val="0"/>
        </w:rPr>
        <w:t>, Springer, New York.</w:t>
      </w:r>
    </w:p>
    <w:p w14:paraId="6BF99C5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ond, W.J., Honig, M., &amp; Maze, K.E. 1999. Seed size and seedling emergence: An allometric relationship and some ecological implications. </w:t>
      </w:r>
      <w:r w:rsidRPr="0040504F">
        <w:rPr>
          <w:rFonts w:ascii="Calibri" w:hAnsi="Calibri" w:cs="Calibri"/>
          <w:i/>
          <w:iCs/>
          <w:noProof/>
          <w:kern w:val="0"/>
        </w:rPr>
        <w:t>Oecologia</w:t>
      </w:r>
      <w:r w:rsidRPr="0040504F">
        <w:rPr>
          <w:rFonts w:ascii="Calibri" w:hAnsi="Calibri" w:cs="Calibri"/>
          <w:noProof/>
          <w:kern w:val="0"/>
        </w:rPr>
        <w:t xml:space="preserve"> 120: 132–136.</w:t>
      </w:r>
    </w:p>
    <w:p w14:paraId="61EE87C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adford, K.J. 2002. Applications of hydrothermal time to quantifying and modeling seed germination and dormancy. </w:t>
      </w:r>
      <w:r w:rsidRPr="0040504F">
        <w:rPr>
          <w:rFonts w:ascii="Calibri" w:hAnsi="Calibri" w:cs="Calibri"/>
          <w:i/>
          <w:iCs/>
          <w:noProof/>
          <w:kern w:val="0"/>
        </w:rPr>
        <w:t>Weed Science</w:t>
      </w:r>
      <w:r w:rsidRPr="0040504F">
        <w:rPr>
          <w:rFonts w:ascii="Calibri" w:hAnsi="Calibri" w:cs="Calibri"/>
          <w:noProof/>
          <w:kern w:val="0"/>
        </w:rPr>
        <w:t xml:space="preserve"> 50: 248–260.</w:t>
      </w:r>
    </w:p>
    <w:p w14:paraId="16DB813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40504F">
        <w:rPr>
          <w:rFonts w:ascii="Calibri" w:hAnsi="Calibri" w:cs="Calibri"/>
          <w:i/>
          <w:iCs/>
          <w:noProof/>
          <w:kern w:val="0"/>
        </w:rPr>
        <w:t>The R Journal</w:t>
      </w:r>
      <w:r w:rsidRPr="0040504F">
        <w:rPr>
          <w:rFonts w:ascii="Calibri" w:hAnsi="Calibri" w:cs="Calibri"/>
          <w:noProof/>
          <w:kern w:val="0"/>
        </w:rPr>
        <w:t xml:space="preserve"> 9: 378–400.</w:t>
      </w:r>
    </w:p>
    <w:p w14:paraId="7DF7C2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Byars, S.G., Papst, W., &amp; Hoffmann, A.A. 2007. Local adaptation and cogradient selection in the alpine plant, Poa hiemata, along a narrow altitudinal gradient. </w:t>
      </w:r>
      <w:r w:rsidRPr="0040504F">
        <w:rPr>
          <w:rFonts w:ascii="Calibri" w:hAnsi="Calibri" w:cs="Calibri"/>
          <w:i/>
          <w:iCs/>
          <w:noProof/>
          <w:kern w:val="0"/>
        </w:rPr>
        <w:t>Evolution</w:t>
      </w:r>
      <w:r w:rsidRPr="0040504F">
        <w:rPr>
          <w:rFonts w:ascii="Calibri" w:hAnsi="Calibri" w:cs="Calibri"/>
          <w:noProof/>
          <w:kern w:val="0"/>
        </w:rPr>
        <w:t xml:space="preserve"> 61: 2925–2941.</w:t>
      </w:r>
    </w:p>
    <w:p w14:paraId="24DF9F4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40504F">
        <w:rPr>
          <w:rFonts w:ascii="Calibri" w:hAnsi="Calibri" w:cs="Calibri"/>
          <w:i/>
          <w:iCs/>
          <w:noProof/>
          <w:kern w:val="0"/>
        </w:rPr>
        <w:t>Plant and Soil</w:t>
      </w:r>
      <w:r w:rsidRPr="0040504F">
        <w:rPr>
          <w:rFonts w:ascii="Calibri" w:hAnsi="Calibri" w:cs="Calibri"/>
          <w:noProof/>
          <w:kern w:val="0"/>
        </w:rPr>
        <w:t xml:space="preserve"> 462: 175–188.</w:t>
      </w:r>
    </w:p>
    <w:p w14:paraId="31EECD5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evin, L.M., Lande, R., &amp; Mace, G.M. 2010. Adaptation, plasticity, and extinction in a changing environment: Towards a predictive theory. </w:t>
      </w:r>
      <w:r w:rsidRPr="0040504F">
        <w:rPr>
          <w:rFonts w:ascii="Calibri" w:hAnsi="Calibri" w:cs="Calibri"/>
          <w:i/>
          <w:iCs/>
          <w:noProof/>
          <w:kern w:val="0"/>
        </w:rPr>
        <w:t>PLoS Biology</w:t>
      </w:r>
      <w:r w:rsidRPr="0040504F">
        <w:rPr>
          <w:rFonts w:ascii="Calibri" w:hAnsi="Calibri" w:cs="Calibri"/>
          <w:noProof/>
          <w:kern w:val="0"/>
        </w:rPr>
        <w:t xml:space="preserve"> 8:.</w:t>
      </w:r>
    </w:p>
    <w:p w14:paraId="3148A5A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40504F">
        <w:rPr>
          <w:rFonts w:ascii="Calibri" w:hAnsi="Calibri" w:cs="Calibri"/>
          <w:i/>
          <w:iCs/>
          <w:noProof/>
          <w:kern w:val="0"/>
        </w:rPr>
        <w:t>American Journal of Botany</w:t>
      </w:r>
      <w:r w:rsidRPr="0040504F">
        <w:rPr>
          <w:rFonts w:ascii="Calibri" w:hAnsi="Calibri" w:cs="Calibri"/>
          <w:noProof/>
          <w:kern w:val="0"/>
        </w:rPr>
        <w:t xml:space="preserve"> 109: 1529–1544.</w:t>
      </w:r>
    </w:p>
    <w:p w14:paraId="4B07B4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Cochrane, A., Yates, C.J., Hoyle, G.L., &amp; Nicotra, A.B. 2015. Will among-population variation in </w:t>
      </w:r>
      <w:r w:rsidRPr="0040504F">
        <w:rPr>
          <w:rFonts w:ascii="Calibri" w:hAnsi="Calibri" w:cs="Calibri"/>
          <w:noProof/>
          <w:kern w:val="0"/>
        </w:rPr>
        <w:lastRenderedPageBreak/>
        <w:t xml:space="preserve">seed traits improve the chance of species persistence under climate change? </w:t>
      </w:r>
      <w:r w:rsidRPr="0040504F">
        <w:rPr>
          <w:rFonts w:ascii="Calibri" w:hAnsi="Calibri" w:cs="Calibri"/>
          <w:i/>
          <w:iCs/>
          <w:noProof/>
          <w:kern w:val="0"/>
        </w:rPr>
        <w:t>Global Ecology and Biogeography</w:t>
      </w:r>
      <w:r w:rsidRPr="0040504F">
        <w:rPr>
          <w:rFonts w:ascii="Calibri" w:hAnsi="Calibri" w:cs="Calibri"/>
          <w:noProof/>
          <w:kern w:val="0"/>
        </w:rPr>
        <w:t xml:space="preserve"> 24: 12–24.</w:t>
      </w:r>
    </w:p>
    <w:p w14:paraId="01AD6B9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ickman, E.E., Pennington, L.K., Franks, S.J., &amp; Sexton, J.P. 2019. Evidence for adaptive responses to historic drought across a native plant species range. </w:t>
      </w:r>
      <w:r w:rsidRPr="0040504F">
        <w:rPr>
          <w:rFonts w:ascii="Calibri" w:hAnsi="Calibri" w:cs="Calibri"/>
          <w:i/>
          <w:iCs/>
          <w:noProof/>
          <w:kern w:val="0"/>
        </w:rPr>
        <w:t>Evolutionary Applications</w:t>
      </w:r>
      <w:r w:rsidRPr="0040504F">
        <w:rPr>
          <w:rFonts w:ascii="Calibri" w:hAnsi="Calibri" w:cs="Calibri"/>
          <w:noProof/>
          <w:kern w:val="0"/>
        </w:rPr>
        <w:t xml:space="preserve"> 12: 1569–1582.</w:t>
      </w:r>
    </w:p>
    <w:p w14:paraId="75042FE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Donohue, K., Burghardt, L.T., Runcie, D., Bradford, K.J., &amp; Schmitt, J. 2015. Applying developmental threshold models to evolutionary ecology. </w:t>
      </w:r>
      <w:r w:rsidRPr="0040504F">
        <w:rPr>
          <w:rFonts w:ascii="Calibri" w:hAnsi="Calibri" w:cs="Calibri"/>
          <w:i/>
          <w:iCs/>
          <w:noProof/>
          <w:kern w:val="0"/>
        </w:rPr>
        <w:t>Trends in Ecology and Evolution</w:t>
      </w:r>
      <w:r w:rsidRPr="0040504F">
        <w:rPr>
          <w:rFonts w:ascii="Calibri" w:hAnsi="Calibri" w:cs="Calibri"/>
          <w:noProof/>
          <w:kern w:val="0"/>
        </w:rPr>
        <w:t xml:space="preserve"> 30: 66–77.</w:t>
      </w:r>
    </w:p>
    <w:p w14:paraId="3CAF954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Escobar, D.F.E., Silveira, F.A.O., &amp; Morellato, L.P.C. 2018. </w:t>
      </w:r>
      <w:r w:rsidRPr="0040504F">
        <w:rPr>
          <w:rFonts w:ascii="Calibri" w:hAnsi="Calibri" w:cs="Calibri"/>
          <w:noProof/>
          <w:kern w:val="0"/>
        </w:rPr>
        <w:t xml:space="preserve">Timing of seed dispersal and seed dormancy in Brazilian savanna: Two solutions to face seasonality. </w:t>
      </w:r>
      <w:r w:rsidRPr="0040504F">
        <w:rPr>
          <w:rFonts w:ascii="Calibri" w:hAnsi="Calibri" w:cs="Calibri"/>
          <w:i/>
          <w:iCs/>
          <w:noProof/>
          <w:kern w:val="0"/>
        </w:rPr>
        <w:t>Annals of Botany</w:t>
      </w:r>
      <w:r w:rsidRPr="0040504F">
        <w:rPr>
          <w:rFonts w:ascii="Calibri" w:hAnsi="Calibri" w:cs="Calibri"/>
          <w:noProof/>
          <w:kern w:val="0"/>
        </w:rPr>
        <w:t xml:space="preserve"> 121: 1197–1209.</w:t>
      </w:r>
    </w:p>
    <w:p w14:paraId="36FEB13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M.E.K., &amp; Dennehy, J.J. 2014. Germ Banking : Bet ‐ Hedging and Variable Release from Egg and Seed Dormancy. </w:t>
      </w:r>
      <w:r w:rsidRPr="0040504F">
        <w:rPr>
          <w:rFonts w:ascii="Calibri" w:hAnsi="Calibri" w:cs="Calibri"/>
          <w:i/>
          <w:iCs/>
          <w:noProof/>
          <w:kern w:val="0"/>
        </w:rPr>
        <w:t>The Quarterly Review of Biology</w:t>
      </w:r>
      <w:r w:rsidRPr="0040504F">
        <w:rPr>
          <w:rFonts w:ascii="Calibri" w:hAnsi="Calibri" w:cs="Calibri"/>
          <w:noProof/>
          <w:kern w:val="0"/>
        </w:rPr>
        <w:t xml:space="preserve"> 80: 431–451.</w:t>
      </w:r>
    </w:p>
    <w:p w14:paraId="63E15E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Evans, C.E., &amp; Etherington, J.R. 1991. The effect of soil water potential on seedling growth of some British plants. </w:t>
      </w:r>
      <w:r w:rsidRPr="0040504F">
        <w:rPr>
          <w:rFonts w:ascii="Calibri" w:hAnsi="Calibri" w:cs="Calibri"/>
          <w:i/>
          <w:iCs/>
          <w:noProof/>
          <w:kern w:val="0"/>
        </w:rPr>
        <w:t>New Phytologist</w:t>
      </w:r>
      <w:r w:rsidRPr="0040504F">
        <w:rPr>
          <w:rFonts w:ascii="Calibri" w:hAnsi="Calibri" w:cs="Calibri"/>
          <w:noProof/>
          <w:kern w:val="0"/>
        </w:rPr>
        <w:t xml:space="preserve"> 118: 571–579.</w:t>
      </w:r>
    </w:p>
    <w:p w14:paraId="57F148F4"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40504F">
        <w:rPr>
          <w:rFonts w:ascii="Calibri" w:hAnsi="Calibri" w:cs="Calibri"/>
          <w:i/>
          <w:iCs/>
          <w:noProof/>
          <w:kern w:val="0"/>
        </w:rPr>
        <w:t>New Phytologist</w:t>
      </w:r>
      <w:r w:rsidRPr="0040504F">
        <w:rPr>
          <w:rFonts w:ascii="Calibri" w:hAnsi="Calibri" w:cs="Calibri"/>
          <w:noProof/>
          <w:kern w:val="0"/>
        </w:rPr>
        <w:t xml:space="preserve"> 229: 3573–3586.</w:t>
      </w:r>
    </w:p>
    <w:p w14:paraId="5E88970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Fernández-Pascual, E., &amp; González-Rodríguez, G. 2020. seedr: Hydro and Thermal Time Germination Models in R. </w:t>
      </w:r>
    </w:p>
    <w:p w14:paraId="3917A278"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2A48B2">
        <w:rPr>
          <w:rFonts w:ascii="Calibri" w:hAnsi="Calibri" w:cs="Calibri"/>
          <w:noProof/>
          <w:kern w:val="0"/>
          <w:lang w:val="es-ES"/>
        </w:rPr>
        <w:t xml:space="preserve">Fernández-Pascual, E., &amp; Jiménez-Alfaro, B. 2014. </w:t>
      </w:r>
      <w:r w:rsidRPr="0040504F">
        <w:rPr>
          <w:rFonts w:ascii="Calibri" w:hAnsi="Calibri" w:cs="Calibri"/>
          <w:noProof/>
          <w:kern w:val="0"/>
        </w:rPr>
        <w:t xml:space="preserve">Phenotypic plasticity in seed germination relates differentially to overwintering and flowering temperatures. </w:t>
      </w:r>
      <w:r w:rsidRPr="002A48B2">
        <w:rPr>
          <w:rFonts w:ascii="Calibri" w:hAnsi="Calibri" w:cs="Calibri"/>
          <w:i/>
          <w:iCs/>
          <w:noProof/>
          <w:kern w:val="0"/>
          <w:lang w:val="es-ES"/>
        </w:rPr>
        <w:t>Seed Science Research</w:t>
      </w:r>
      <w:r w:rsidRPr="002A48B2">
        <w:rPr>
          <w:rFonts w:ascii="Calibri" w:hAnsi="Calibri" w:cs="Calibri"/>
          <w:noProof/>
          <w:kern w:val="0"/>
          <w:lang w:val="es-ES"/>
        </w:rPr>
        <w:t xml:space="preserve"> 24: 273–280.</w:t>
      </w:r>
    </w:p>
    <w:p w14:paraId="5AC099C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Fernández-Pascual, E., Jiménez-Alfaro, B., Caujapé-Castells, J., Jaén-Molina, R., &amp; Díaz, T.E. 2013. </w:t>
      </w:r>
      <w:r w:rsidRPr="0040504F">
        <w:rPr>
          <w:rFonts w:ascii="Calibri" w:hAnsi="Calibri" w:cs="Calibri"/>
          <w:noProof/>
          <w:kern w:val="0"/>
        </w:rPr>
        <w:t xml:space="preserve">A local dormancy cline is related to the seed maturation environment, population genetic composition and climate. </w:t>
      </w:r>
      <w:r w:rsidRPr="0040504F">
        <w:rPr>
          <w:rFonts w:ascii="Calibri" w:hAnsi="Calibri" w:cs="Calibri"/>
          <w:i/>
          <w:iCs/>
          <w:noProof/>
          <w:kern w:val="0"/>
        </w:rPr>
        <w:t>Annals of Botany</w:t>
      </w:r>
      <w:r w:rsidRPr="0040504F">
        <w:rPr>
          <w:rFonts w:ascii="Calibri" w:hAnsi="Calibri" w:cs="Calibri"/>
          <w:noProof/>
          <w:kern w:val="0"/>
        </w:rPr>
        <w:t xml:space="preserve"> 112: 937–945.</w:t>
      </w:r>
    </w:p>
    <w:p w14:paraId="29D84C5F"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Fernández-Pascual, E., Mattana, E., &amp; Pritchard, H.W. 2019. Seeds of future past: climate change and the thermal memory of plant reproductive traits. </w:t>
      </w:r>
      <w:r w:rsidRPr="002A48B2">
        <w:rPr>
          <w:rFonts w:ascii="Calibri" w:hAnsi="Calibri" w:cs="Calibri"/>
          <w:i/>
          <w:iCs/>
          <w:noProof/>
          <w:kern w:val="0"/>
          <w:lang w:val="es-ES"/>
        </w:rPr>
        <w:t>Biological Reviews</w:t>
      </w:r>
      <w:r w:rsidRPr="002A48B2">
        <w:rPr>
          <w:rFonts w:ascii="Calibri" w:hAnsi="Calibri" w:cs="Calibri"/>
          <w:noProof/>
          <w:kern w:val="0"/>
          <w:lang w:val="es-ES"/>
        </w:rPr>
        <w:t xml:space="preserve"> 94: 439–456.</w:t>
      </w:r>
    </w:p>
    <w:p w14:paraId="69F6B39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lastRenderedPageBreak/>
        <w:t xml:space="preserve">Frischie, S., Fernández-Pascual, E., Ramirez, C.G., Toorop, P., González, M.H., &amp; Jiménez-Alfaro, B. 2018. </w:t>
      </w:r>
      <w:r w:rsidRPr="0040504F">
        <w:rPr>
          <w:rFonts w:ascii="Calibri" w:hAnsi="Calibri" w:cs="Calibri"/>
          <w:noProof/>
          <w:kern w:val="0"/>
        </w:rPr>
        <w:t xml:space="preserve">Hydrothermal thresholds for seed germination in winter annual forbs from old-field Mediterranean landscapes. </w:t>
      </w:r>
      <w:r w:rsidRPr="0040504F">
        <w:rPr>
          <w:rFonts w:ascii="Calibri" w:hAnsi="Calibri" w:cs="Calibri"/>
          <w:i/>
          <w:iCs/>
          <w:noProof/>
          <w:kern w:val="0"/>
        </w:rPr>
        <w:t>Plant Biology</w:t>
      </w:r>
      <w:r w:rsidRPr="0040504F">
        <w:rPr>
          <w:rFonts w:ascii="Calibri" w:hAnsi="Calibri" w:cs="Calibri"/>
          <w:noProof/>
          <w:kern w:val="0"/>
        </w:rPr>
        <w:t xml:space="preserve"> 21: 449–457.</w:t>
      </w:r>
    </w:p>
    <w:p w14:paraId="3855D62B"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Gelviz-Gelvez, S.M., Pavón, N.P., Flores, J., Barragán, F., &amp; Paz, H. 2020. Germination of seven species of shrubs in semiarid central Mexico: Effect of drought and seed size. </w:t>
      </w:r>
      <w:r w:rsidRPr="002A48B2">
        <w:rPr>
          <w:rFonts w:ascii="Calibri" w:hAnsi="Calibri" w:cs="Calibri"/>
          <w:i/>
          <w:iCs/>
          <w:noProof/>
          <w:kern w:val="0"/>
          <w:lang w:val="es-ES"/>
        </w:rPr>
        <w:t>Botanical Sciences</w:t>
      </w:r>
      <w:r w:rsidRPr="002A48B2">
        <w:rPr>
          <w:rFonts w:ascii="Calibri" w:hAnsi="Calibri" w:cs="Calibri"/>
          <w:noProof/>
          <w:kern w:val="0"/>
          <w:lang w:val="es-ES"/>
        </w:rPr>
        <w:t xml:space="preserve"> 98: 464–472.</w:t>
      </w:r>
    </w:p>
    <w:p w14:paraId="50060FA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Giménez-Benavides, L., Escudero, A., &amp; Iriondo, J.M. 2007. </w:t>
      </w:r>
      <w:r w:rsidRPr="0040504F">
        <w:rPr>
          <w:rFonts w:ascii="Calibri" w:hAnsi="Calibri" w:cs="Calibri"/>
          <w:noProof/>
          <w:kern w:val="0"/>
        </w:rPr>
        <w:t xml:space="preserve">Local adaptation enhances seedling recruitment along an altitudinal gradient in a high mountain mediterranean plant. </w:t>
      </w:r>
      <w:r w:rsidRPr="0040504F">
        <w:rPr>
          <w:rFonts w:ascii="Calibri" w:hAnsi="Calibri" w:cs="Calibri"/>
          <w:i/>
          <w:iCs/>
          <w:noProof/>
          <w:kern w:val="0"/>
        </w:rPr>
        <w:t>Annals of Botany</w:t>
      </w:r>
      <w:r w:rsidRPr="0040504F">
        <w:rPr>
          <w:rFonts w:ascii="Calibri" w:hAnsi="Calibri" w:cs="Calibri"/>
          <w:noProof/>
          <w:kern w:val="0"/>
        </w:rPr>
        <w:t xml:space="preserve"> 99: 723–734.</w:t>
      </w:r>
    </w:p>
    <w:p w14:paraId="13945AC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40504F">
        <w:rPr>
          <w:rFonts w:ascii="Calibri" w:hAnsi="Calibri" w:cs="Calibri"/>
          <w:i/>
          <w:iCs/>
          <w:noProof/>
          <w:kern w:val="0"/>
        </w:rPr>
        <w:t>Arctic, Antarctic, and Alpine Research</w:t>
      </w:r>
      <w:r w:rsidRPr="0040504F">
        <w:rPr>
          <w:rFonts w:ascii="Calibri" w:hAnsi="Calibri" w:cs="Calibri"/>
          <w:noProof/>
          <w:kern w:val="0"/>
        </w:rPr>
        <w:t xml:space="preserve"> 44: 288–295.</w:t>
      </w:r>
    </w:p>
    <w:p w14:paraId="3D6C6D7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remer, J.R., &amp; Venable, D.L. 2014. Bet hedging in desert winter annual plants: Optimal germination strategies in a variable environment. </w:t>
      </w:r>
      <w:r w:rsidRPr="0040504F">
        <w:rPr>
          <w:rFonts w:ascii="Calibri" w:hAnsi="Calibri" w:cs="Calibri"/>
          <w:i/>
          <w:iCs/>
          <w:noProof/>
          <w:kern w:val="0"/>
        </w:rPr>
        <w:t>Ecology Letters</w:t>
      </w:r>
      <w:r w:rsidRPr="0040504F">
        <w:rPr>
          <w:rFonts w:ascii="Calibri" w:hAnsi="Calibri" w:cs="Calibri"/>
          <w:noProof/>
          <w:kern w:val="0"/>
        </w:rPr>
        <w:t xml:space="preserve"> 17: 380–387.</w:t>
      </w:r>
    </w:p>
    <w:p w14:paraId="03AF9BB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40504F">
        <w:rPr>
          <w:rFonts w:ascii="Calibri" w:hAnsi="Calibri" w:cs="Calibri"/>
          <w:i/>
          <w:iCs/>
          <w:noProof/>
          <w:kern w:val="0"/>
        </w:rPr>
        <w:t>Ecology and Evolution</w:t>
      </w:r>
      <w:r w:rsidRPr="0040504F">
        <w:rPr>
          <w:rFonts w:ascii="Calibri" w:hAnsi="Calibri" w:cs="Calibri"/>
          <w:noProof/>
          <w:kern w:val="0"/>
        </w:rPr>
        <w:t xml:space="preserve"> 13: 1–19.</w:t>
      </w:r>
    </w:p>
    <w:p w14:paraId="02F655A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Hartig, F. 2020. DHARMa: Residual Diagnostics for Hierarchical (Multi-Level / Mixed) Regression Models. </w:t>
      </w:r>
    </w:p>
    <w:p w14:paraId="3F41107B"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2A48B2">
        <w:rPr>
          <w:rFonts w:ascii="Calibri" w:hAnsi="Calibri" w:cs="Calibri"/>
          <w:noProof/>
          <w:kern w:val="0"/>
          <w:lang w:val="es-ES"/>
        </w:rPr>
        <w:t xml:space="preserve">Jiménez- Alfaro, B., Fernandez-Pascual, E., &amp; Espinosa Del Alba, ClaraMarcenó, C. 2024. </w:t>
      </w:r>
      <w:r w:rsidRPr="0040504F">
        <w:rPr>
          <w:rFonts w:ascii="Calibri" w:hAnsi="Calibri" w:cs="Calibri"/>
          <w:noProof/>
          <w:kern w:val="0"/>
        </w:rPr>
        <w:t xml:space="preserve">Journal of Vegetation Science Spatiotemporal patterns of microclimatic buffering in relict alpine communities. </w:t>
      </w:r>
      <w:r w:rsidRPr="002A48B2">
        <w:rPr>
          <w:rFonts w:ascii="Calibri" w:hAnsi="Calibri" w:cs="Calibri"/>
          <w:i/>
          <w:iCs/>
          <w:noProof/>
          <w:kern w:val="0"/>
          <w:lang w:val="es-ES"/>
        </w:rPr>
        <w:t>Journal of Vegeta</w:t>
      </w:r>
      <w:r w:rsidRPr="002A48B2">
        <w:rPr>
          <w:rFonts w:ascii="Calibri" w:hAnsi="Calibri" w:cs="Calibri"/>
          <w:noProof/>
          <w:kern w:val="0"/>
          <w:lang w:val="es-ES"/>
        </w:rPr>
        <w:t>.</w:t>
      </w:r>
    </w:p>
    <w:p w14:paraId="3E22219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40504F">
        <w:rPr>
          <w:rFonts w:ascii="Calibri" w:hAnsi="Calibri" w:cs="Calibri"/>
          <w:noProof/>
          <w:kern w:val="0"/>
        </w:rPr>
        <w:t xml:space="preserve">Checklist of the vascular plants of the Cantabrian Mountains. </w:t>
      </w:r>
      <w:r w:rsidRPr="0040504F">
        <w:rPr>
          <w:rFonts w:ascii="Calibri" w:hAnsi="Calibri" w:cs="Calibri"/>
          <w:i/>
          <w:iCs/>
          <w:noProof/>
          <w:kern w:val="0"/>
        </w:rPr>
        <w:t>Mediterranean Botany</w:t>
      </w:r>
      <w:r w:rsidRPr="0040504F">
        <w:rPr>
          <w:rFonts w:ascii="Calibri" w:hAnsi="Calibri" w:cs="Calibri"/>
          <w:noProof/>
          <w:kern w:val="0"/>
        </w:rPr>
        <w:t xml:space="preserve"> 42: 1–60.</w:t>
      </w:r>
    </w:p>
    <w:p w14:paraId="3E6F85B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Jiménez-Alfaro, B., Hernández-González, M., Fernández-Pascual, E., Toorop, P., Frischie, S., &amp; Gálvez-Ramírez, C. 2018. </w:t>
      </w:r>
      <w:r w:rsidRPr="0040504F">
        <w:rPr>
          <w:rFonts w:ascii="Calibri" w:hAnsi="Calibri" w:cs="Calibri"/>
          <w:noProof/>
          <w:kern w:val="0"/>
        </w:rPr>
        <w:t xml:space="preserve">Germination ecology of winter annual grasses in Mediterranean climates: Applications for soil cover in olive groves. </w:t>
      </w:r>
      <w:r w:rsidRPr="0040504F">
        <w:rPr>
          <w:rFonts w:ascii="Calibri" w:hAnsi="Calibri" w:cs="Calibri"/>
          <w:i/>
          <w:iCs/>
          <w:noProof/>
          <w:kern w:val="0"/>
        </w:rPr>
        <w:t xml:space="preserve">Agriculture, Ecosystems and </w:t>
      </w:r>
      <w:r w:rsidRPr="0040504F">
        <w:rPr>
          <w:rFonts w:ascii="Calibri" w:hAnsi="Calibri" w:cs="Calibri"/>
          <w:i/>
          <w:iCs/>
          <w:noProof/>
          <w:kern w:val="0"/>
        </w:rPr>
        <w:lastRenderedPageBreak/>
        <w:t>Environment</w:t>
      </w:r>
      <w:r w:rsidRPr="0040504F">
        <w:rPr>
          <w:rFonts w:ascii="Calibri" w:hAnsi="Calibri" w:cs="Calibri"/>
          <w:noProof/>
          <w:kern w:val="0"/>
        </w:rPr>
        <w:t xml:space="preserve"> 262: 29–35.</w:t>
      </w:r>
    </w:p>
    <w:p w14:paraId="5769412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Jump, A.S., Marchant, R., &amp; Peñuelas, J. 2009. Environmental change and the option value of genetic diversity. </w:t>
      </w:r>
      <w:r w:rsidRPr="0040504F">
        <w:rPr>
          <w:rFonts w:ascii="Calibri" w:hAnsi="Calibri" w:cs="Calibri"/>
          <w:i/>
          <w:iCs/>
          <w:noProof/>
          <w:kern w:val="0"/>
        </w:rPr>
        <w:t>Trends in Plant Science</w:t>
      </w:r>
      <w:r w:rsidRPr="0040504F">
        <w:rPr>
          <w:rFonts w:ascii="Calibri" w:hAnsi="Calibri" w:cs="Calibri"/>
          <w:noProof/>
          <w:kern w:val="0"/>
        </w:rPr>
        <w:t xml:space="preserve"> 14: 51–58.</w:t>
      </w:r>
    </w:p>
    <w:p w14:paraId="7BF54B2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0504F">
        <w:rPr>
          <w:rFonts w:ascii="Calibri" w:hAnsi="Calibri" w:cs="Calibri"/>
          <w:i/>
          <w:iCs/>
          <w:noProof/>
          <w:kern w:val="0"/>
        </w:rPr>
        <w:t>Oecologia</w:t>
      </w:r>
      <w:r w:rsidRPr="0040504F">
        <w:rPr>
          <w:rFonts w:ascii="Calibri" w:hAnsi="Calibri" w:cs="Calibri"/>
          <w:noProof/>
          <w:kern w:val="0"/>
        </w:rPr>
        <w:t xml:space="preserve"> 125: 11–17.</w:t>
      </w:r>
    </w:p>
    <w:p w14:paraId="0C5237FF"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kuzawa, K., &amp; Koyama, H. 1999. Scaling of soil water absorption by seeds: an experiment using seed analogues. </w:t>
      </w:r>
      <w:r w:rsidRPr="0040504F">
        <w:rPr>
          <w:rFonts w:ascii="Calibri" w:hAnsi="Calibri" w:cs="Calibri"/>
          <w:i/>
          <w:iCs/>
          <w:noProof/>
          <w:kern w:val="0"/>
        </w:rPr>
        <w:t>Seed Science Research</w:t>
      </w:r>
      <w:r w:rsidRPr="0040504F">
        <w:rPr>
          <w:rFonts w:ascii="Calibri" w:hAnsi="Calibri" w:cs="Calibri"/>
          <w:noProof/>
          <w:kern w:val="0"/>
        </w:rPr>
        <w:t xml:space="preserve"> 9: 171–178.</w:t>
      </w:r>
    </w:p>
    <w:p w14:paraId="493AF71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innison, M.T., &amp; Hairston, N.G. 2007. Eco-evolutionary conservation biology: Contemporary evolution and the dynamics of persistence. </w:t>
      </w:r>
      <w:r w:rsidRPr="0040504F">
        <w:rPr>
          <w:rFonts w:ascii="Calibri" w:hAnsi="Calibri" w:cs="Calibri"/>
          <w:i/>
          <w:iCs/>
          <w:noProof/>
          <w:kern w:val="0"/>
        </w:rPr>
        <w:t>Functional Ecology</w:t>
      </w:r>
      <w:r w:rsidRPr="0040504F">
        <w:rPr>
          <w:rFonts w:ascii="Calibri" w:hAnsi="Calibri" w:cs="Calibri"/>
          <w:noProof/>
          <w:kern w:val="0"/>
        </w:rPr>
        <w:t xml:space="preserve"> 21: 444–454.</w:t>
      </w:r>
    </w:p>
    <w:p w14:paraId="76263C2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an Kleunen, M., &amp; Fischer, M. 2005. Constraints on the evolution of adaptive phenotypic plasticity in plants. </w:t>
      </w:r>
      <w:r w:rsidRPr="0040504F">
        <w:rPr>
          <w:rFonts w:ascii="Calibri" w:hAnsi="Calibri" w:cs="Calibri"/>
          <w:i/>
          <w:iCs/>
          <w:noProof/>
          <w:kern w:val="0"/>
        </w:rPr>
        <w:t>New Phytologist</w:t>
      </w:r>
      <w:r w:rsidRPr="0040504F">
        <w:rPr>
          <w:rFonts w:ascii="Calibri" w:hAnsi="Calibri" w:cs="Calibri"/>
          <w:noProof/>
          <w:kern w:val="0"/>
        </w:rPr>
        <w:t xml:space="preserve"> 166: 49–60.</w:t>
      </w:r>
    </w:p>
    <w:p w14:paraId="33DF1F6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örner, C., &amp; Hiltbrunner, E. 2021. Why is the alpine flora comparatively robust against climatic warming? </w:t>
      </w:r>
      <w:r w:rsidRPr="0040504F">
        <w:rPr>
          <w:rFonts w:ascii="Calibri" w:hAnsi="Calibri" w:cs="Calibri"/>
          <w:i/>
          <w:iCs/>
          <w:noProof/>
          <w:kern w:val="0"/>
        </w:rPr>
        <w:t>Diversity</w:t>
      </w:r>
      <w:r w:rsidRPr="0040504F">
        <w:rPr>
          <w:rFonts w:ascii="Calibri" w:hAnsi="Calibri" w:cs="Calibri"/>
          <w:noProof/>
          <w:kern w:val="0"/>
        </w:rPr>
        <w:t xml:space="preserve"> 13:.</w:t>
      </w:r>
    </w:p>
    <w:p w14:paraId="11C48DE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s, M., &amp; Poschlod, P. 2008. Correlates of inter-specific variation in germination response to water stress in a semi-arid savannah. </w:t>
      </w:r>
      <w:r w:rsidRPr="0040504F">
        <w:rPr>
          <w:rFonts w:ascii="Calibri" w:hAnsi="Calibri" w:cs="Calibri"/>
          <w:i/>
          <w:iCs/>
          <w:noProof/>
          <w:kern w:val="0"/>
        </w:rPr>
        <w:t>Basic and Applied Ecology</w:t>
      </w:r>
      <w:r w:rsidRPr="0040504F">
        <w:rPr>
          <w:rFonts w:ascii="Calibri" w:hAnsi="Calibri" w:cs="Calibri"/>
          <w:noProof/>
          <w:kern w:val="0"/>
        </w:rPr>
        <w:t xml:space="preserve"> 9: 645–652.</w:t>
      </w:r>
    </w:p>
    <w:p w14:paraId="3C84CEC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otlarski, S., Gobiet, A., Morin, S., Olefs, M., Rajczak, J., &amp; Samacoïts, R. 2023. 21st Century alpine climate change. </w:t>
      </w:r>
      <w:r w:rsidRPr="0040504F">
        <w:rPr>
          <w:rFonts w:ascii="Calibri" w:hAnsi="Calibri" w:cs="Calibri"/>
          <w:i/>
          <w:iCs/>
          <w:noProof/>
          <w:kern w:val="0"/>
        </w:rPr>
        <w:t>Climate Dynamics</w:t>
      </w:r>
      <w:r w:rsidRPr="0040504F">
        <w:rPr>
          <w:rFonts w:ascii="Calibri" w:hAnsi="Calibri" w:cs="Calibri"/>
          <w:noProof/>
          <w:kern w:val="0"/>
        </w:rPr>
        <w:t xml:space="preserve"> 60: 65–86.</w:t>
      </w:r>
    </w:p>
    <w:p w14:paraId="4DFE804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Kurze, S., Bareither, N., &amp; Metz, J. 2017. Phenology, roots and reproductive allocation, but not the LHS scheme, shape ecotypes along an aridity gradient. </w:t>
      </w:r>
      <w:r w:rsidRPr="0040504F">
        <w:rPr>
          <w:rFonts w:ascii="Calibri" w:hAnsi="Calibri" w:cs="Calibri"/>
          <w:i/>
          <w:iCs/>
          <w:noProof/>
          <w:kern w:val="0"/>
        </w:rPr>
        <w:t>Perspectives in Plant Ecology, Evolution and Systematics</w:t>
      </w:r>
      <w:r w:rsidRPr="0040504F">
        <w:rPr>
          <w:rFonts w:ascii="Calibri" w:hAnsi="Calibri" w:cs="Calibri"/>
          <w:noProof/>
          <w:kern w:val="0"/>
        </w:rPr>
        <w:t xml:space="preserve"> 29: 20–29.</w:t>
      </w:r>
    </w:p>
    <w:p w14:paraId="378C6D5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mpei, C., Metz, J., &amp; Tielbörger, K. 2017. Clinal population divergence in an adaptive parental environmental effect that adjusts seed banking. </w:t>
      </w:r>
      <w:r w:rsidRPr="0040504F">
        <w:rPr>
          <w:rFonts w:ascii="Calibri" w:hAnsi="Calibri" w:cs="Calibri"/>
          <w:i/>
          <w:iCs/>
          <w:noProof/>
          <w:kern w:val="0"/>
        </w:rPr>
        <w:t>New Phytologist</w:t>
      </w:r>
      <w:r w:rsidRPr="0040504F">
        <w:rPr>
          <w:rFonts w:ascii="Calibri" w:hAnsi="Calibri" w:cs="Calibri"/>
          <w:noProof/>
          <w:kern w:val="0"/>
        </w:rPr>
        <w:t xml:space="preserve"> 214: 1230–1244.</w:t>
      </w:r>
    </w:p>
    <w:p w14:paraId="214BE0B3"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ande, R. 2009. Adaptation to an extraordinary environment by evolution of phenotypic plasticity and genetic assimilation. </w:t>
      </w:r>
      <w:r w:rsidRPr="0040504F">
        <w:rPr>
          <w:rFonts w:ascii="Calibri" w:hAnsi="Calibri" w:cs="Calibri"/>
          <w:i/>
          <w:iCs/>
          <w:noProof/>
          <w:kern w:val="0"/>
        </w:rPr>
        <w:t>Journal of Evolutionary Biology</w:t>
      </w:r>
      <w:r w:rsidRPr="0040504F">
        <w:rPr>
          <w:rFonts w:ascii="Calibri" w:hAnsi="Calibri" w:cs="Calibri"/>
          <w:noProof/>
          <w:kern w:val="0"/>
        </w:rPr>
        <w:t xml:space="preserve"> 22: 1435–1446.</w:t>
      </w:r>
    </w:p>
    <w:p w14:paraId="76F806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Levine, J.M., Mceachern, A.K., &amp; Cowan, C. 2011. Seasonal timing of first rain storms affects rare plant population dynamics. </w:t>
      </w:r>
      <w:r w:rsidRPr="0040504F">
        <w:rPr>
          <w:rFonts w:ascii="Calibri" w:hAnsi="Calibri" w:cs="Calibri"/>
          <w:i/>
          <w:iCs/>
          <w:noProof/>
          <w:kern w:val="0"/>
        </w:rPr>
        <w:t>Ecology</w:t>
      </w:r>
      <w:r w:rsidRPr="0040504F">
        <w:rPr>
          <w:rFonts w:ascii="Calibri" w:hAnsi="Calibri" w:cs="Calibri"/>
          <w:noProof/>
          <w:kern w:val="0"/>
        </w:rPr>
        <w:t xml:space="preserve"> 92: 2236–2247.</w:t>
      </w:r>
    </w:p>
    <w:p w14:paraId="240CDE17"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esanz, S., Gianoli, E., &amp; Valladares, F. 2010. Global change and the evolution of phenotypic </w:t>
      </w:r>
      <w:r w:rsidRPr="0040504F">
        <w:rPr>
          <w:rFonts w:ascii="Calibri" w:hAnsi="Calibri" w:cs="Calibri"/>
          <w:noProof/>
          <w:kern w:val="0"/>
        </w:rPr>
        <w:lastRenderedPageBreak/>
        <w:t xml:space="preserve">plasticity in plants. </w:t>
      </w:r>
      <w:r w:rsidRPr="0040504F">
        <w:rPr>
          <w:rFonts w:ascii="Calibri" w:hAnsi="Calibri" w:cs="Calibri"/>
          <w:i/>
          <w:iCs/>
          <w:noProof/>
          <w:kern w:val="0"/>
        </w:rPr>
        <w:t>Annals of the New York Academy of Sciences</w:t>
      </w:r>
      <w:r w:rsidRPr="0040504F">
        <w:rPr>
          <w:rFonts w:ascii="Calibri" w:hAnsi="Calibri" w:cs="Calibri"/>
          <w:noProof/>
          <w:kern w:val="0"/>
        </w:rPr>
        <w:t xml:space="preserve"> 1206: 35–55.</w:t>
      </w:r>
    </w:p>
    <w:p w14:paraId="1CB0E93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40504F">
        <w:rPr>
          <w:rFonts w:ascii="Calibri" w:hAnsi="Calibri" w:cs="Calibri"/>
          <w:i/>
          <w:iCs/>
          <w:noProof/>
          <w:kern w:val="0"/>
        </w:rPr>
        <w:t>Plant Growth Regulation</w:t>
      </w:r>
      <w:r w:rsidRPr="0040504F">
        <w:rPr>
          <w:rFonts w:ascii="Calibri" w:hAnsi="Calibri" w:cs="Calibri"/>
          <w:noProof/>
          <w:kern w:val="0"/>
        </w:rPr>
        <w:t xml:space="preserve"> 97: 175–184.</w:t>
      </w:r>
    </w:p>
    <w:p w14:paraId="49EF495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40504F">
        <w:rPr>
          <w:rFonts w:ascii="Calibri" w:hAnsi="Calibri" w:cs="Calibri"/>
          <w:i/>
          <w:iCs/>
          <w:noProof/>
          <w:kern w:val="0"/>
        </w:rPr>
        <w:t>Journal of Arid Environments</w:t>
      </w:r>
      <w:r w:rsidRPr="0040504F">
        <w:rPr>
          <w:rFonts w:ascii="Calibri" w:hAnsi="Calibri" w:cs="Calibri"/>
          <w:noProof/>
          <w:kern w:val="0"/>
        </w:rPr>
        <w:t xml:space="preserve"> 147: 25–33.</w:t>
      </w:r>
    </w:p>
    <w:p w14:paraId="7BDDFD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ichel, B.E., &amp; Kaufmann, M.R. 1973. The Osmotic Potential of Polyethylene Glycol 60001. </w:t>
      </w:r>
    </w:p>
    <w:p w14:paraId="0E496E40"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Mira, S., Veiga-Barbosa, L., Martínez-Laborde, J.B., Pérez-García, F., &amp; González-Benito, M.E. 2023. </w:t>
      </w:r>
      <w:r w:rsidRPr="0040504F">
        <w:rPr>
          <w:rFonts w:ascii="Calibri" w:hAnsi="Calibri" w:cs="Calibri"/>
          <w:noProof/>
          <w:kern w:val="0"/>
        </w:rPr>
        <w:t xml:space="preserve">Effect of osmotic stress and salinity on germination and mucilage expansion of seeds of Plantago albicans L. (Plantaginaceae): Inter-population variation. </w:t>
      </w:r>
      <w:r w:rsidRPr="0040504F">
        <w:rPr>
          <w:rFonts w:ascii="Calibri" w:hAnsi="Calibri" w:cs="Calibri"/>
          <w:i/>
          <w:iCs/>
          <w:noProof/>
          <w:kern w:val="0"/>
        </w:rPr>
        <w:t>Plant Species Biology</w:t>
      </w:r>
      <w:r w:rsidRPr="0040504F">
        <w:rPr>
          <w:rFonts w:ascii="Calibri" w:hAnsi="Calibri" w:cs="Calibri"/>
          <w:noProof/>
          <w:kern w:val="0"/>
        </w:rPr>
        <w:t xml:space="preserve"> 38: 286–297.</w:t>
      </w:r>
    </w:p>
    <w:p w14:paraId="3217333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Mondoni, A., Daws, M.I., Belotti, J., &amp; Rossi, G. 2009. Germination requirements of the alpine endemic Silene elisabethae Jan: Effects of cold stratification, light and GA3. </w:t>
      </w:r>
      <w:r w:rsidRPr="0040504F">
        <w:rPr>
          <w:rFonts w:ascii="Calibri" w:hAnsi="Calibri" w:cs="Calibri"/>
          <w:i/>
          <w:iCs/>
          <w:noProof/>
          <w:kern w:val="0"/>
        </w:rPr>
        <w:t>Seed Science and Technology</w:t>
      </w:r>
      <w:r w:rsidRPr="0040504F">
        <w:rPr>
          <w:rFonts w:ascii="Calibri" w:hAnsi="Calibri" w:cs="Calibri"/>
          <w:noProof/>
          <w:kern w:val="0"/>
        </w:rPr>
        <w:t xml:space="preserve"> 37: 79–87.</w:t>
      </w:r>
    </w:p>
    <w:p w14:paraId="3F15888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40504F">
        <w:rPr>
          <w:rFonts w:ascii="Calibri" w:hAnsi="Calibri" w:cs="Calibri"/>
          <w:i/>
          <w:iCs/>
          <w:noProof/>
          <w:kern w:val="0"/>
        </w:rPr>
        <w:t>Trends in Plant Science</w:t>
      </w:r>
      <w:r w:rsidRPr="0040504F">
        <w:rPr>
          <w:rFonts w:ascii="Calibri" w:hAnsi="Calibri" w:cs="Calibri"/>
          <w:noProof/>
          <w:kern w:val="0"/>
        </w:rPr>
        <w:t xml:space="preserve"> 15: 684–692.</w:t>
      </w:r>
    </w:p>
    <w:p w14:paraId="38233C9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40504F">
        <w:rPr>
          <w:rFonts w:ascii="Calibri" w:hAnsi="Calibri" w:cs="Calibri"/>
          <w:i/>
          <w:iCs/>
          <w:noProof/>
          <w:kern w:val="0"/>
        </w:rPr>
        <w:t>Annals of Botany</w:t>
      </w:r>
      <w:r w:rsidRPr="0040504F">
        <w:rPr>
          <w:rFonts w:ascii="Calibri" w:hAnsi="Calibri" w:cs="Calibri"/>
          <w:noProof/>
          <w:kern w:val="0"/>
        </w:rPr>
        <w:t xml:space="preserve"> 110: 1651–1660.</w:t>
      </w:r>
    </w:p>
    <w:p w14:paraId="3AD86AB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ausas, J.G., Lamont, B.B., Keeley, J.E., &amp; Bond, W.J. 2022. Bet-hedging and best-bet strategies shape seed dormancy. </w:t>
      </w:r>
      <w:r w:rsidRPr="0040504F">
        <w:rPr>
          <w:rFonts w:ascii="Calibri" w:hAnsi="Calibri" w:cs="Calibri"/>
          <w:i/>
          <w:iCs/>
          <w:noProof/>
          <w:kern w:val="0"/>
        </w:rPr>
        <w:t>New Phytologist</w:t>
      </w:r>
      <w:r w:rsidRPr="0040504F">
        <w:rPr>
          <w:rFonts w:ascii="Calibri" w:hAnsi="Calibri" w:cs="Calibri"/>
          <w:noProof/>
          <w:kern w:val="0"/>
        </w:rPr>
        <w:t xml:space="preserve"> 236: 1232–1236.</w:t>
      </w:r>
    </w:p>
    <w:p w14:paraId="1B838E2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edersen, T.L. 2023. patchwork: The Composer of Plots. </w:t>
      </w:r>
    </w:p>
    <w:p w14:paraId="20F06E0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ns, T.L., &amp; Fenner, M. 2000. Seed responses to light. In </w:t>
      </w:r>
      <w:r w:rsidRPr="0040504F">
        <w:rPr>
          <w:rFonts w:ascii="Calibri" w:hAnsi="Calibri" w:cs="Calibri"/>
          <w:i/>
          <w:iCs/>
          <w:noProof/>
          <w:kern w:val="0"/>
        </w:rPr>
        <w:t>Seeds: the ecology of regeneration in plant communities 2</w:t>
      </w:r>
      <w:r w:rsidRPr="0040504F">
        <w:rPr>
          <w:rFonts w:ascii="Calibri" w:hAnsi="Calibri" w:cs="Calibri"/>
          <w:noProof/>
          <w:kern w:val="0"/>
        </w:rPr>
        <w:t>, pp. 237–260.</w:t>
      </w:r>
    </w:p>
    <w:p w14:paraId="42BA5E9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Potvin, C., &amp; Tousignant, D. 1996. Evolutionary consequences of simulated global change: Genetic adaptation or adaptive phenotypic plasticity. </w:t>
      </w:r>
      <w:r w:rsidRPr="0040504F">
        <w:rPr>
          <w:rFonts w:ascii="Calibri" w:hAnsi="Calibri" w:cs="Calibri"/>
          <w:i/>
          <w:iCs/>
          <w:noProof/>
          <w:kern w:val="0"/>
        </w:rPr>
        <w:t>Oecologia</w:t>
      </w:r>
      <w:r w:rsidRPr="0040504F">
        <w:rPr>
          <w:rFonts w:ascii="Calibri" w:hAnsi="Calibri" w:cs="Calibri"/>
          <w:noProof/>
          <w:kern w:val="0"/>
        </w:rPr>
        <w:t xml:space="preserve"> 108: 683–693.</w:t>
      </w:r>
    </w:p>
    <w:p w14:paraId="02CC4C82"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R Core Team. 2022. R: A Language and Environment for Statistical Computing. </w:t>
      </w:r>
    </w:p>
    <w:p w14:paraId="729FD5C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am, K., &amp; Wickham, H. 2023. wesanderson: A Wes Anderson Palette Generator. </w:t>
      </w:r>
    </w:p>
    <w:p w14:paraId="78D999EC"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eed, T.E., Schindler, D.E., &amp; Waples, R.S. 2011. Interacting Effects of Phenotypic Plasticity and Evolution on Population Persistence in a Changing Climate. </w:t>
      </w:r>
      <w:r w:rsidRPr="0040504F">
        <w:rPr>
          <w:rFonts w:ascii="Calibri" w:hAnsi="Calibri" w:cs="Calibri"/>
          <w:i/>
          <w:iCs/>
          <w:noProof/>
          <w:kern w:val="0"/>
        </w:rPr>
        <w:t>Conservation Biology</w:t>
      </w:r>
      <w:r w:rsidRPr="0040504F">
        <w:rPr>
          <w:rFonts w:ascii="Calibri" w:hAnsi="Calibri" w:cs="Calibri"/>
          <w:noProof/>
          <w:kern w:val="0"/>
        </w:rPr>
        <w:t xml:space="preserve"> 25: 56–63.</w:t>
      </w:r>
    </w:p>
    <w:p w14:paraId="4EF2E719"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40504F">
        <w:rPr>
          <w:rFonts w:ascii="Calibri" w:hAnsi="Calibri" w:cs="Calibri"/>
          <w:i/>
          <w:iCs/>
          <w:noProof/>
          <w:kern w:val="0"/>
        </w:rPr>
        <w:t>Alpine Botany</w:t>
      </w:r>
      <w:r w:rsidRPr="0040504F">
        <w:rPr>
          <w:rFonts w:ascii="Calibri" w:hAnsi="Calibri" w:cs="Calibri"/>
          <w:noProof/>
          <w:kern w:val="0"/>
        </w:rPr>
        <w:t xml:space="preserve"> 132: 223–232.</w:t>
      </w:r>
    </w:p>
    <w:p w14:paraId="5798875E"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cherrer, D., &amp; Körner, C. 2011. Topographically controlled thermal-habitat differentiation buffers alpine plant diversity against climate warming. </w:t>
      </w:r>
      <w:r w:rsidRPr="0040504F">
        <w:rPr>
          <w:rFonts w:ascii="Calibri" w:hAnsi="Calibri" w:cs="Calibri"/>
          <w:i/>
          <w:iCs/>
          <w:noProof/>
          <w:kern w:val="0"/>
        </w:rPr>
        <w:t>Journal of Biogeography</w:t>
      </w:r>
      <w:r w:rsidRPr="0040504F">
        <w:rPr>
          <w:rFonts w:ascii="Calibri" w:hAnsi="Calibri" w:cs="Calibri"/>
          <w:noProof/>
          <w:kern w:val="0"/>
        </w:rPr>
        <w:t xml:space="preserve"> 38: 406–416.</w:t>
      </w:r>
    </w:p>
    <w:p w14:paraId="118E0076"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40504F">
        <w:rPr>
          <w:rFonts w:ascii="Calibri" w:hAnsi="Calibri" w:cs="Calibri"/>
          <w:i/>
          <w:iCs/>
          <w:noProof/>
          <w:kern w:val="0"/>
        </w:rPr>
        <w:t>Earth-Science Reviews</w:t>
      </w:r>
      <w:r w:rsidRPr="0040504F">
        <w:rPr>
          <w:rFonts w:ascii="Calibri" w:hAnsi="Calibri" w:cs="Calibri"/>
          <w:noProof/>
          <w:kern w:val="0"/>
        </w:rPr>
        <w:t xml:space="preserve"> 99: 125–161.</w:t>
      </w:r>
    </w:p>
    <w:p w14:paraId="0FB4642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Sumner, E., &amp; Venn, S. 2021. Plant responses to changing water supply and availability in high elevation ecosystems: A quantitative systematic review and meta‐analysis. </w:t>
      </w:r>
      <w:r w:rsidRPr="0040504F">
        <w:rPr>
          <w:rFonts w:ascii="Calibri" w:hAnsi="Calibri" w:cs="Calibri"/>
          <w:i/>
          <w:iCs/>
          <w:noProof/>
          <w:kern w:val="0"/>
        </w:rPr>
        <w:t>Land</w:t>
      </w:r>
      <w:r w:rsidRPr="0040504F">
        <w:rPr>
          <w:rFonts w:ascii="Calibri" w:hAnsi="Calibri" w:cs="Calibri"/>
          <w:noProof/>
          <w:kern w:val="0"/>
        </w:rPr>
        <w:t xml:space="preserve"> 10:.</w:t>
      </w:r>
    </w:p>
    <w:p w14:paraId="1672988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1990. Delayed reproduction and fitness in variable environments. </w:t>
      </w:r>
      <w:r w:rsidRPr="0040504F">
        <w:rPr>
          <w:rFonts w:ascii="Calibri" w:hAnsi="Calibri" w:cs="Calibri"/>
          <w:i/>
          <w:iCs/>
          <w:noProof/>
          <w:kern w:val="0"/>
        </w:rPr>
        <w:t>Proceedings of the National Academy of Sciences of the United States of America</w:t>
      </w:r>
      <w:r w:rsidRPr="0040504F">
        <w:rPr>
          <w:rFonts w:ascii="Calibri" w:hAnsi="Calibri" w:cs="Calibri"/>
          <w:noProof/>
          <w:kern w:val="0"/>
        </w:rPr>
        <w:t xml:space="preserve"> 87: 1139–1143.</w:t>
      </w:r>
    </w:p>
    <w:p w14:paraId="4552A95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Tuljapurkar, S., &amp; Wiener, P. 2000. Escape in time: stay young or age gracefully? </w:t>
      </w:r>
      <w:r w:rsidRPr="0040504F">
        <w:rPr>
          <w:rFonts w:ascii="Calibri" w:hAnsi="Calibri" w:cs="Calibri"/>
          <w:i/>
          <w:iCs/>
          <w:noProof/>
          <w:kern w:val="0"/>
        </w:rPr>
        <w:t>Ecological Modelling</w:t>
      </w:r>
      <w:r w:rsidRPr="0040504F">
        <w:rPr>
          <w:rFonts w:ascii="Calibri" w:hAnsi="Calibri" w:cs="Calibri"/>
          <w:noProof/>
          <w:kern w:val="0"/>
        </w:rPr>
        <w:t xml:space="preserve"> 133: 143–159.</w:t>
      </w:r>
    </w:p>
    <w:p w14:paraId="0F376C30" w14:textId="77777777" w:rsidR="0040504F" w:rsidRPr="002A48B2"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40504F">
        <w:rPr>
          <w:rFonts w:ascii="Calibri" w:hAnsi="Calibri" w:cs="Calibri"/>
          <w:noProof/>
          <w:kern w:val="0"/>
        </w:rPr>
        <w:t xml:space="preserve">Venable, D.L., &amp; Brown, J.S. 1988. The selective interactions of dispersal, dormancy, and seed size as adaptations for reducing risk in variable environments. </w:t>
      </w:r>
      <w:r w:rsidRPr="002A48B2">
        <w:rPr>
          <w:rFonts w:ascii="Calibri" w:hAnsi="Calibri" w:cs="Calibri"/>
          <w:i/>
          <w:iCs/>
          <w:noProof/>
          <w:kern w:val="0"/>
          <w:lang w:val="es-ES"/>
        </w:rPr>
        <w:t>American Naturalist</w:t>
      </w:r>
      <w:r w:rsidRPr="002A48B2">
        <w:rPr>
          <w:rFonts w:ascii="Calibri" w:hAnsi="Calibri" w:cs="Calibri"/>
          <w:noProof/>
          <w:kern w:val="0"/>
          <w:lang w:val="es-ES"/>
        </w:rPr>
        <w:t xml:space="preserve"> 131: 360–384.</w:t>
      </w:r>
    </w:p>
    <w:p w14:paraId="5C3E316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2A48B2">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40504F">
        <w:rPr>
          <w:rFonts w:ascii="Calibri" w:hAnsi="Calibri" w:cs="Calibri"/>
          <w:i/>
          <w:iCs/>
          <w:noProof/>
          <w:kern w:val="0"/>
        </w:rPr>
        <w:t>Pesquisa Agropecuária Brasileira</w:t>
      </w:r>
      <w:r w:rsidRPr="0040504F">
        <w:rPr>
          <w:rFonts w:ascii="Calibri" w:hAnsi="Calibri" w:cs="Calibri"/>
          <w:noProof/>
          <w:kern w:val="0"/>
        </w:rPr>
        <w:t xml:space="preserve"> 26: 1957–1968.</w:t>
      </w:r>
    </w:p>
    <w:p w14:paraId="58F9E63A"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illellas, J., &amp; García, M.B. 2017. Intrinsic and extrinsic drivers of recruitment across the distribution range of a seed-dimorphic herb. </w:t>
      </w:r>
      <w:r w:rsidRPr="0040504F">
        <w:rPr>
          <w:rFonts w:ascii="Calibri" w:hAnsi="Calibri" w:cs="Calibri"/>
          <w:i/>
          <w:iCs/>
          <w:noProof/>
          <w:kern w:val="0"/>
        </w:rPr>
        <w:t>Plant Ecology</w:t>
      </w:r>
      <w:r w:rsidRPr="0040504F">
        <w:rPr>
          <w:rFonts w:ascii="Calibri" w:hAnsi="Calibri" w:cs="Calibri"/>
          <w:noProof/>
          <w:kern w:val="0"/>
        </w:rPr>
        <w:t xml:space="preserve"> 218: 529–539.</w:t>
      </w:r>
    </w:p>
    <w:p w14:paraId="0602268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Vorkauf, M., Marty, C., Kahmen, A., &amp; Hiltbrunner, E. 2021. Past and future snowmelt trends in the Swiss Alps: the role of temperature and snowpack. </w:t>
      </w:r>
      <w:r w:rsidRPr="0040504F">
        <w:rPr>
          <w:rFonts w:ascii="Calibri" w:hAnsi="Calibri" w:cs="Calibri"/>
          <w:i/>
          <w:iCs/>
          <w:noProof/>
          <w:kern w:val="0"/>
        </w:rPr>
        <w:t>Climatic Change</w:t>
      </w:r>
      <w:r w:rsidRPr="0040504F">
        <w:rPr>
          <w:rFonts w:ascii="Calibri" w:hAnsi="Calibri" w:cs="Calibri"/>
          <w:noProof/>
          <w:kern w:val="0"/>
        </w:rPr>
        <w:t xml:space="preserve"> 165: 1–19.</w:t>
      </w:r>
    </w:p>
    <w:p w14:paraId="1B8D9CC8"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lastRenderedPageBreak/>
        <w:t xml:space="preserve">Walck, J.L., Hidayati, S.N., Dixon, K.W., Thompson, K., &amp; Poschlod, P. 2011. Climate change and plant regeneration from seed. </w:t>
      </w:r>
      <w:r w:rsidRPr="0040504F">
        <w:rPr>
          <w:rFonts w:ascii="Calibri" w:hAnsi="Calibri" w:cs="Calibri"/>
          <w:i/>
          <w:iCs/>
          <w:noProof/>
          <w:kern w:val="0"/>
        </w:rPr>
        <w:t>Global Change Biology</w:t>
      </w:r>
      <w:r w:rsidRPr="0040504F">
        <w:rPr>
          <w:rFonts w:ascii="Calibri" w:hAnsi="Calibri" w:cs="Calibri"/>
          <w:noProof/>
          <w:kern w:val="0"/>
        </w:rPr>
        <w:t xml:space="preserve"> 17: 2145–2161.</w:t>
      </w:r>
    </w:p>
    <w:p w14:paraId="22C468EB"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esterband, A.C., Funk, J.L., &amp; Barton, K.E. 2021. Intraspecific trait variation in plants: A renewed focus on its role in ecological processes. </w:t>
      </w:r>
      <w:r w:rsidRPr="0040504F">
        <w:rPr>
          <w:rFonts w:ascii="Calibri" w:hAnsi="Calibri" w:cs="Calibri"/>
          <w:i/>
          <w:iCs/>
          <w:noProof/>
          <w:kern w:val="0"/>
        </w:rPr>
        <w:t>Annals of Botany</w:t>
      </w:r>
      <w:r w:rsidRPr="0040504F">
        <w:rPr>
          <w:rFonts w:ascii="Calibri" w:hAnsi="Calibri" w:cs="Calibri"/>
          <w:noProof/>
          <w:kern w:val="0"/>
        </w:rPr>
        <w:t xml:space="preserve"> 127: 397–410.</w:t>
      </w:r>
    </w:p>
    <w:p w14:paraId="63F9C50D"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40504F">
        <w:rPr>
          <w:rFonts w:ascii="Calibri" w:hAnsi="Calibri" w:cs="Calibri"/>
          <w:noProof/>
          <w:kern w:val="0"/>
        </w:rPr>
        <w:t xml:space="preserve">Wickham, H. 2016. ggplot2: Elegant Graphics for Data Analysis. </w:t>
      </w:r>
    </w:p>
    <w:p w14:paraId="00098115" w14:textId="77777777" w:rsidR="0040504F" w:rsidRPr="0040504F" w:rsidRDefault="0040504F" w:rsidP="0040504F">
      <w:pPr>
        <w:widowControl w:val="0"/>
        <w:autoSpaceDE w:val="0"/>
        <w:autoSpaceDN w:val="0"/>
        <w:adjustRightInd w:val="0"/>
        <w:spacing w:line="360" w:lineRule="auto"/>
        <w:ind w:left="480" w:hanging="480"/>
        <w:rPr>
          <w:rFonts w:ascii="Calibri" w:hAnsi="Calibri" w:cs="Calibri"/>
          <w:noProof/>
        </w:rPr>
      </w:pPr>
      <w:r w:rsidRPr="0040504F">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40504F">
        <w:rPr>
          <w:rFonts w:ascii="Calibri" w:hAnsi="Calibri" w:cs="Calibri"/>
          <w:i/>
          <w:iCs/>
          <w:noProof/>
          <w:kern w:val="0"/>
        </w:rPr>
        <w:t>Ecology and Evolution</w:t>
      </w:r>
      <w:r w:rsidRPr="0040504F">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7DA1312B" w:rsidR="006D223E" w:rsidRPr="003407A9" w:rsidRDefault="006D223E" w:rsidP="002D07AE">
      <w:pPr>
        <w:spacing w:line="360" w:lineRule="auto"/>
        <w:jc w:val="both"/>
      </w:pPr>
      <w:commentRangeStart w:id="23"/>
      <w:commentRangeStart w:id="24"/>
      <w:commentRangeStart w:id="25"/>
      <w:r w:rsidRPr="003407A9">
        <w:rPr>
          <w:b/>
          <w:bCs/>
        </w:rPr>
        <w:lastRenderedPageBreak/>
        <w:t>Table 1</w:t>
      </w:r>
      <w:commentRangeEnd w:id="23"/>
      <w:r w:rsidR="00382A37">
        <w:rPr>
          <w:rStyle w:val="Refdecomentario"/>
        </w:rPr>
        <w:commentReference w:id="23"/>
      </w:r>
      <w:commentRangeEnd w:id="24"/>
      <w:r w:rsidR="00A15430">
        <w:rPr>
          <w:rStyle w:val="Refdecomentario"/>
        </w:rPr>
        <w:commentReference w:id="24"/>
      </w:r>
      <w:commentRangeEnd w:id="25"/>
      <w:r w:rsidR="00F97AE7">
        <w:rPr>
          <w:rStyle w:val="Refdecomentario"/>
        </w:rPr>
        <w:commentReference w:id="25"/>
      </w:r>
      <w:r w:rsidRPr="003407A9">
        <w:t>. Bradford hydro</w:t>
      </w:r>
      <w:r w:rsidR="005960EC">
        <w:t>-</w:t>
      </w:r>
      <w:r w:rsidRPr="003407A9">
        <w:t xml:space="preserve">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w:t>
      </w:r>
      <w:r w:rsidR="00ED3A85">
        <w:t>-</w:t>
      </w:r>
      <w:r w:rsidR="00E30668" w:rsidRPr="003D6F3E">
        <w:t>time consta</w:t>
      </w:r>
      <w:r w:rsidR="001730AA" w:rsidRPr="003D6F3E">
        <w:t>n</w:t>
      </w:r>
      <w:r w:rsidR="00ED3A85">
        <w:t>t</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r w:rsidRPr="00E6395E">
              <w:rPr>
                <w:rFonts w:cstheme="minorHAnsi"/>
                <w:sz w:val="20"/>
                <w:szCs w:val="20"/>
              </w:rPr>
              <w:t>ψ</w:t>
            </w:r>
            <w:r w:rsidRPr="00E6395E">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6FD87BCF" w:rsidR="006D223E" w:rsidRPr="003407A9" w:rsidRDefault="007F1369" w:rsidP="002D07AE">
      <w:pPr>
        <w:spacing w:line="360" w:lineRule="auto"/>
        <w:jc w:val="both"/>
      </w:pPr>
      <w:r>
        <w:rPr>
          <w:noProof/>
        </w:rPr>
        <w:lastRenderedPageBreak/>
        <w:drawing>
          <wp:inline distT="0" distB="0" distL="0" distR="0" wp14:anchorId="5F12AFD4" wp14:editId="3A0F7A85">
            <wp:extent cx="5400040" cy="3659505"/>
            <wp:effectExtent l="0" t="0" r="0" b="0"/>
            <wp:docPr id="637090517"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90517" name="Imagen 1" descr="Interfaz de usuario gráfic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659505"/>
                    </a:xfrm>
                    <a:prstGeom prst="rect">
                      <a:avLst/>
                    </a:prstGeom>
                  </pic:spPr>
                </pic:pic>
              </a:graphicData>
            </a:graphic>
          </wp:inline>
        </w:drawing>
      </w:r>
    </w:p>
    <w:p w14:paraId="5B0BB756" w14:textId="7BA5EADF" w:rsidR="002B1957" w:rsidRPr="00023C42" w:rsidRDefault="002B1957" w:rsidP="002B1957">
      <w:pPr>
        <w:spacing w:line="360" w:lineRule="auto"/>
        <w:jc w:val="both"/>
      </w:pPr>
      <w:r w:rsidRPr="00023C42">
        <w:rPr>
          <w:b/>
          <w:bCs/>
        </w:rPr>
        <w:t>Figure 1.</w:t>
      </w:r>
      <w:r w:rsidRPr="00023C42">
        <w:t xml:space="preserve"> Study system. (A) </w:t>
      </w:r>
      <w:r w:rsidR="001532D0">
        <w:t>Distribution of</w:t>
      </w:r>
      <w:r w:rsidRPr="00023C42">
        <w:t xml:space="preserve"> </w:t>
      </w:r>
      <w:r w:rsidRPr="00023C42">
        <w:rPr>
          <w:i/>
          <w:iCs/>
        </w:rPr>
        <w:t>D.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Villabandín, Cantabrian </w:t>
      </w:r>
      <w:r w:rsidR="00CA5590">
        <w:t>Mountains</w:t>
      </w:r>
      <w:r w:rsidR="009E4603">
        <w:t>, Spain</w:t>
      </w:r>
      <w:r w:rsidRPr="00023C42">
        <w:t xml:space="preserve">. (C) </w:t>
      </w:r>
      <w:r w:rsidR="009E4603">
        <w:t>Detail of</w:t>
      </w:r>
      <w:r w:rsidR="00CA5590">
        <w:t xml:space="preserve"> </w:t>
      </w:r>
      <w:r w:rsidRPr="00023C42">
        <w:rPr>
          <w:i/>
          <w:iCs/>
        </w:rPr>
        <w:t>D. langeanus</w:t>
      </w:r>
      <w:r w:rsidRPr="00023C42">
        <w:t xml:space="preserve"> flower</w:t>
      </w:r>
      <w:r w:rsidR="005960EC">
        <w:t>s</w:t>
      </w:r>
      <w:r w:rsidRPr="00023C42">
        <w:t xml:space="preserve"> and seeds. </w:t>
      </w:r>
    </w:p>
    <w:p w14:paraId="6F7DB01A" w14:textId="7F03D623" w:rsidR="002B1957" w:rsidRPr="008F2253" w:rsidRDefault="008E1631" w:rsidP="002D07AE">
      <w:pPr>
        <w:spacing w:line="360" w:lineRule="auto"/>
        <w:jc w:val="both"/>
        <w:rPr>
          <w:sz w:val="20"/>
          <w:szCs w:val="20"/>
        </w:rPr>
      </w:pPr>
      <w:r w:rsidRPr="003407A9">
        <w:rPr>
          <w:sz w:val="20"/>
          <w:szCs w:val="20"/>
        </w:rPr>
        <w:br w:type="page"/>
      </w:r>
      <w:r w:rsidR="00193010">
        <w:rPr>
          <w:noProof/>
          <w:sz w:val="20"/>
          <w:szCs w:val="20"/>
        </w:rPr>
        <w:lastRenderedPageBreak/>
        <w:drawing>
          <wp:inline distT="0" distB="0" distL="0" distR="0" wp14:anchorId="513AF3ED" wp14:editId="4B5F972C">
            <wp:extent cx="5342365" cy="6348214"/>
            <wp:effectExtent l="0" t="0" r="0" b="0"/>
            <wp:docPr id="1975731730" name="Imagen 2"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31730" name="Imagen 2" descr="Imagen de la pantalla de un video juego&#10;&#10;Descripción generada automáticamente con confianza baja"/>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348214"/>
                    </a:xfrm>
                    <a:prstGeom prst="rect">
                      <a:avLst/>
                    </a:prstGeom>
                  </pic:spPr>
                </pic:pic>
              </a:graphicData>
            </a:graphic>
          </wp:inline>
        </w:drawing>
      </w:r>
    </w:p>
    <w:p w14:paraId="1378E589" w14:textId="0B23701A" w:rsidR="002B1957" w:rsidRPr="00023C42" w:rsidRDefault="002B1957" w:rsidP="002B1957">
      <w:pPr>
        <w:spacing w:line="360" w:lineRule="auto"/>
        <w:jc w:val="both"/>
      </w:pPr>
      <w:r w:rsidRPr="00023C42">
        <w:rPr>
          <w:b/>
          <w:bCs/>
        </w:rPr>
        <w:t>Figure 2</w:t>
      </w:r>
      <w:r w:rsidRPr="00023C42">
        <w:t xml:space="preserve">. Field sites. Upper panel: Location of the four summits included in our study. Lower panels: </w:t>
      </w:r>
      <w:r w:rsidR="004947F5" w:rsidRPr="00023C42">
        <w:t>Aerial</w:t>
      </w:r>
      <w:r w:rsidRPr="00023C42">
        <w:t xml:space="preserve"> image of our sampling cross design in each of the four summits</w:t>
      </w:r>
      <w:r w:rsidR="00806788">
        <w:t>.</w:t>
      </w:r>
      <w:r w:rsidRPr="00023C42">
        <w:t xml:space="preserve"> </w:t>
      </w:r>
      <w:r w:rsidR="00806788">
        <w:t>In</w:t>
      </w:r>
      <w:r w:rsidRPr="00023C42">
        <w:t xml:space="preserve"> each </w:t>
      </w:r>
      <w:r w:rsidR="00E86E12" w:rsidRPr="00023C42">
        <w:t>diamond</w:t>
      </w:r>
      <w:r w:rsidR="00806788">
        <w:t xml:space="preserve">, </w:t>
      </w:r>
      <w:r w:rsidRPr="00023C42">
        <w:t xml:space="preserve">we registered </w:t>
      </w:r>
      <w:r w:rsidR="004947F5" w:rsidRPr="00023C42">
        <w:t>floristic</w:t>
      </w:r>
      <w:r w:rsidRPr="00023C42">
        <w:t xml:space="preserve"> </w:t>
      </w:r>
      <w:r w:rsidR="004947F5" w:rsidRPr="00023C42">
        <w:t>relevés</w:t>
      </w:r>
      <w:r w:rsidR="00806788">
        <w:t xml:space="preserve">, </w:t>
      </w:r>
      <w:r w:rsidRPr="00023C42">
        <w:t xml:space="preserve">buried </w:t>
      </w:r>
      <w:r w:rsidR="004947F5" w:rsidRPr="00023C42">
        <w:t>environmental data loggers</w:t>
      </w:r>
      <w:r w:rsidR="00806788">
        <w:t xml:space="preserve"> and collected </w:t>
      </w:r>
      <w:r w:rsidR="00806788" w:rsidRPr="00B02A09">
        <w:rPr>
          <w:i/>
          <w:iCs/>
        </w:rPr>
        <w:t>D. langeanus</w:t>
      </w:r>
      <w:r w:rsidR="00806788">
        <w:t xml:space="preserve"> seeds when available</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6324BC70" w:rsidR="004A640D" w:rsidRPr="003407A9" w:rsidRDefault="00BD3046" w:rsidP="002D07AE">
      <w:pPr>
        <w:spacing w:line="360" w:lineRule="auto"/>
        <w:jc w:val="both"/>
      </w:pPr>
      <w:r>
        <w:rPr>
          <w:noProof/>
        </w:rPr>
        <w:lastRenderedPageBreak/>
        <w:drawing>
          <wp:inline distT="0" distB="0" distL="0" distR="0" wp14:anchorId="135E03A9" wp14:editId="4E2D5903">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3C623B58" w14:textId="71269F75"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w:t>
      </w:r>
      <w:r w:rsidR="00973FCC">
        <w:t xml:space="preserve"> (left y-axis)</w:t>
      </w:r>
      <w:r w:rsidRPr="003407A9">
        <w:t xml:space="preserve">;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973FCC">
        <w:t xml:space="preserve"> (right y-axis)</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001D5F8E">
        <w:rPr>
          <w:rFonts w:cstheme="minorHAnsi"/>
        </w:rPr>
        <w:t xml:space="preserve"> in different years</w:t>
      </w:r>
      <w:r w:rsidRPr="003407A9">
        <w:t xml:space="preserve"> </w:t>
      </w:r>
      <w:r w:rsidR="00597E85">
        <w:t>at each site</w:t>
      </w:r>
      <w:r w:rsidRPr="003407A9">
        <w:t>.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26"/>
      <w:commentRangeStart w:id="27"/>
      <w:r w:rsidRPr="003407A9">
        <w:t>visualization</w:t>
      </w:r>
      <w:commentRangeEnd w:id="26"/>
      <w:r w:rsidR="006A4E20">
        <w:rPr>
          <w:rStyle w:val="Refdecomentario"/>
        </w:rPr>
        <w:commentReference w:id="26"/>
      </w:r>
      <w:commentRangeEnd w:id="27"/>
      <w:r w:rsidR="00F020DD">
        <w:rPr>
          <w:rStyle w:val="Refdecomentario"/>
        </w:rPr>
        <w:commentReference w:id="27"/>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32658EF3" w14:textId="118CE0CE" w:rsidR="00DA6511" w:rsidRDefault="00FD1E0D" w:rsidP="002D07AE">
      <w:pPr>
        <w:spacing w:line="360" w:lineRule="auto"/>
        <w:jc w:val="both"/>
      </w:pPr>
      <w:r>
        <w:rPr>
          <w:noProof/>
        </w:rPr>
        <w:lastRenderedPageBreak/>
        <w:drawing>
          <wp:inline distT="0" distB="0" distL="0" distR="0" wp14:anchorId="64990019" wp14:editId="71A7437F">
            <wp:extent cx="3928160" cy="5591175"/>
            <wp:effectExtent l="0" t="0" r="0" b="0"/>
            <wp:docPr id="1984179167"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9167" name="Imagen 4" descr="Gráfico, Gráfico de línea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3928823" cy="5592119"/>
                    </a:xfrm>
                    <a:prstGeom prst="rect">
                      <a:avLst/>
                    </a:prstGeom>
                  </pic:spPr>
                </pic:pic>
              </a:graphicData>
            </a:graphic>
          </wp:inline>
        </w:drawing>
      </w:r>
    </w:p>
    <w:p w14:paraId="4AAFB66A" w14:textId="7FB2C1F4" w:rsidR="00DA6511" w:rsidRDefault="00DA6511" w:rsidP="00B9136D">
      <w:pPr>
        <w:spacing w:line="360" w:lineRule="auto"/>
        <w:jc w:val="both"/>
      </w:pPr>
      <w:r w:rsidRPr="003407A9">
        <w:rPr>
          <w:b/>
          <w:bCs/>
        </w:rPr>
        <w:t xml:space="preserve">Figure </w:t>
      </w:r>
      <w:r>
        <w:rPr>
          <w:b/>
          <w:bCs/>
        </w:rPr>
        <w:t>4</w:t>
      </w:r>
      <w:r w:rsidRPr="003407A9">
        <w:t xml:space="preserve">. Germination responses to water stress in fresh </w:t>
      </w:r>
      <w:r>
        <w:t xml:space="preserve">(i.e. dormant) </w:t>
      </w:r>
      <w:r w:rsidRPr="003407A9">
        <w:t xml:space="preserve">and after-ripened </w:t>
      </w:r>
      <w:r>
        <w:t xml:space="preserve">(i.e. non-dormant) </w:t>
      </w:r>
      <w:r w:rsidRPr="003407A9">
        <w:t xml:space="preserve">seeds. </w:t>
      </w:r>
      <w:r>
        <w:t>Figures show the values averaged across all subpopulations (n =</w:t>
      </w:r>
      <w:r w:rsidR="00066E13">
        <w:t xml:space="preserve"> </w:t>
      </w:r>
      <w:r>
        <w:t>12)</w:t>
      </w:r>
      <w:r w:rsidR="00066E13">
        <w:t>.</w:t>
      </w:r>
      <w:r>
        <w:t xml:space="preserve"> </w:t>
      </w:r>
      <w:r w:rsidRPr="003407A9">
        <w:t>(A) Mean final germination proportion</w:t>
      </w:r>
      <w:r>
        <w:t>s and binomial confidence intervals</w:t>
      </w:r>
      <w:r w:rsidRPr="003407A9">
        <w:t xml:space="preserve"> </w:t>
      </w:r>
      <w:r>
        <w:t>in</w:t>
      </w:r>
      <w:r w:rsidRPr="003407A9">
        <w:t xml:space="preserve"> both storage treatments </w:t>
      </w:r>
      <w:r>
        <w:t>and</w:t>
      </w:r>
      <w:r w:rsidRPr="003407A9">
        <w:t xml:space="preserve"> every water potential treatment. (B) Cumulative germination curves </w:t>
      </w:r>
      <w:r>
        <w:t>in</w:t>
      </w:r>
      <w:r w:rsidRPr="003407A9">
        <w:t xml:space="preserve"> both storage treatments </w:t>
      </w:r>
      <w:r>
        <w:t>and</w:t>
      </w:r>
      <w:r w:rsidRPr="003407A9">
        <w:t xml:space="preserve"> every water potential treatment.</w:t>
      </w:r>
      <w:r>
        <w:br w:type="page"/>
      </w:r>
    </w:p>
    <w:p w14:paraId="176799FA" w14:textId="5E2C60C7" w:rsidR="00B16D72" w:rsidRDefault="00AF1961" w:rsidP="002D07AE">
      <w:pPr>
        <w:spacing w:line="360" w:lineRule="auto"/>
        <w:jc w:val="both"/>
      </w:pPr>
      <w:r>
        <w:rPr>
          <w:noProof/>
        </w:rPr>
        <w:lastRenderedPageBreak/>
        <w:drawing>
          <wp:inline distT="0" distB="0" distL="0" distR="0" wp14:anchorId="67899413" wp14:editId="2FE5981B">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BABBBE9" w14:textId="2C6AE48E" w:rsidR="00B16D72" w:rsidRDefault="00B16D72" w:rsidP="00B16D72">
      <w:pPr>
        <w:spacing w:line="360" w:lineRule="auto"/>
        <w:jc w:val="both"/>
      </w:pPr>
      <w:r w:rsidRPr="003407A9">
        <w:rPr>
          <w:b/>
          <w:bCs/>
        </w:rPr>
        <w:t xml:space="preserve">Figure </w:t>
      </w:r>
      <w:r w:rsidR="006B2595">
        <w:rPr>
          <w:b/>
          <w:bCs/>
        </w:rPr>
        <w:t>5</w:t>
      </w:r>
      <w:r w:rsidRPr="003407A9">
        <w:t xml:space="preserve">. </w:t>
      </w:r>
      <w:r w:rsidR="00860DF4">
        <w:t>Seed g</w:t>
      </w:r>
      <w:r w:rsidRPr="003407A9">
        <w:t xml:space="preserve">ermination </w:t>
      </w:r>
      <w:r w:rsidR="00521878" w:rsidRPr="003407A9">
        <w:rPr>
          <w:rFonts w:cstheme="minorHAnsi"/>
        </w:rPr>
        <w:t>ψ</w:t>
      </w:r>
      <w:r w:rsidR="00521878" w:rsidRPr="003407A9">
        <w:rPr>
          <w:rFonts w:cstheme="minorHAnsi"/>
          <w:vertAlign w:val="subscript"/>
        </w:rPr>
        <w:t>b</w:t>
      </w:r>
      <w:r w:rsidR="00521878" w:rsidRPr="003407A9">
        <w:t xml:space="preserve"> </w:t>
      </w:r>
      <w:r w:rsidRPr="003407A9">
        <w:t>as a function of microclimat</w:t>
      </w:r>
      <w:r w:rsidR="00F65B7B">
        <w:t>ic conditions</w:t>
      </w:r>
      <w:r w:rsidR="00136BF7">
        <w:t>.</w:t>
      </w:r>
      <w:r w:rsidR="00976418">
        <w:t xml:space="preserve"> </w:t>
      </w:r>
      <w:r w:rsidR="003B24A6">
        <w:t xml:space="preserve">Results are shown separately for fresh </w:t>
      </w:r>
      <w:r w:rsidR="00793AF5">
        <w:t xml:space="preserve">(i.e. dormant) </w:t>
      </w:r>
      <w:r w:rsidR="003B24A6">
        <w:t>and after-ripened</w:t>
      </w:r>
      <w:r w:rsidR="00793AF5">
        <w:t xml:space="preserve"> (i.e. non-dormant)</w:t>
      </w:r>
      <w:r w:rsidR="003B24A6">
        <w:t xml:space="preserve"> seeds (n = 12</w:t>
      </w:r>
      <w:r w:rsidR="003068EC">
        <w:t xml:space="preserve">, </w:t>
      </w:r>
      <w:r w:rsidR="003B24A6">
        <w:t xml:space="preserve">subpopulations </w:t>
      </w:r>
      <w:r w:rsidR="000427BE">
        <w:t>in each storage treatment)</w:t>
      </w:r>
      <w:r w:rsidR="003B24A6">
        <w:t xml:space="preserve">. </w:t>
      </w:r>
      <w:r w:rsidRPr="003407A9">
        <w:t xml:space="preserve">Germination </w:t>
      </w:r>
      <w:r w:rsidR="006151C4" w:rsidRPr="003407A9">
        <w:rPr>
          <w:rFonts w:cstheme="minorHAnsi"/>
        </w:rPr>
        <w:t>ψ</w:t>
      </w:r>
      <w:r w:rsidR="006151C4" w:rsidRPr="003407A9">
        <w:rPr>
          <w:rFonts w:cstheme="minorHAnsi"/>
          <w:vertAlign w:val="subscript"/>
        </w:rPr>
        <w:t>b</w:t>
      </w:r>
      <w:r w:rsidRPr="003407A9">
        <w:t xml:space="preserve"> was calculated using the hydro-time model. Microclimate was measured as growing degree days (GDD) above 5 ºC. P-values obtained from GLMMs as explained in the methods. </w:t>
      </w:r>
    </w:p>
    <w:p w14:paraId="57AD5BCD" w14:textId="2CA16DD0" w:rsidR="009A5189" w:rsidRPr="003407A9" w:rsidRDefault="009A5189" w:rsidP="00F7581B"/>
    <w:sectPr w:rsidR="009A5189" w:rsidRPr="003407A9" w:rsidSect="00E8619B">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DUARDO FERNANDEZ PASCUAL" w:date="2024-03-05T13:37:00Z" w:initials="EFP">
    <w:p w14:paraId="263C3826" w14:textId="77777777" w:rsidR="000B611B" w:rsidRDefault="000B611B" w:rsidP="000B611B">
      <w:pPr>
        <w:pStyle w:val="Textocomentario"/>
      </w:pPr>
      <w:r>
        <w:rPr>
          <w:rStyle w:val="Refdecomentario"/>
        </w:rPr>
        <w:annotationRef/>
      </w:r>
      <w:r>
        <w:t>Al final hay que limpiar el respositorio, hacerlo abierto, y linkarlo con Zenodo. Eso generará un DOI para el repositorio, que podemos citar aquí.</w:t>
      </w:r>
    </w:p>
  </w:comment>
  <w:comment w:id="2" w:author="CLARA ESPINOSA DEL ALBA" w:date="2024-03-05T17:15:00Z" w:initials="CE">
    <w:p w14:paraId="189E4901" w14:textId="77777777" w:rsidR="00B41CD9" w:rsidRDefault="00B41CD9" w:rsidP="00B41CD9">
      <w:pPr>
        <w:pStyle w:val="Textocomentario"/>
      </w:pPr>
      <w:r>
        <w:rPr>
          <w:rStyle w:val="Refdecomentario"/>
        </w:rPr>
        <w:annotationRef/>
      </w:r>
      <w:r>
        <w:t>Yo lo he ido limpiando a medida que íbamos concretando el manuscrito. La parte de enlazarla a Zenodo ya miraré como se hace para luego poder citarlo.</w:t>
      </w:r>
    </w:p>
  </w:comment>
  <w:comment w:id="3" w:author="EDUARDO FERNANDEZ PASCUAL" w:date="2024-03-05T10:50:00Z" w:initials="EF">
    <w:p w14:paraId="60FFA0B8" w14:textId="77777777" w:rsidR="00EB6EDF" w:rsidRDefault="00026B56" w:rsidP="00EB6EDF">
      <w:pPr>
        <w:pStyle w:val="Textocomentario"/>
      </w:pPr>
      <w:r>
        <w:rPr>
          <w:rStyle w:val="Refdecomentario"/>
        </w:rPr>
        <w:annotationRef/>
      </w:r>
      <w:r w:rsidR="00EB6EDF">
        <w:t>Este párrafo es demasiado alpino-céntrico. Lo que estamos testando en un carácter de interés general, especialmente en water-limited ecosystems. Hay que hacer a este párrafo más general, y reducir la importancia del asunto alpino, que no deja de ser un ejemplo de ecosistema. O sea, hay que empezar el párrafo con las implicaciones que puede tener la “functional intraspecific variation in base water potential” para las plantas en general, luego para las plantas de water-limited ecosystems, y luego para las alpinas mediterráneas como ejemplo. Podemos aprovechar para desarrollar la idea que la water tolerance puede tener efectos en la fenología/timing de la germinación, en el éxito reproductivo (éxito de germinación y éxito del establecimiento de plántulas) y por tanto en último término efecto sobre la individual fitness.</w:t>
      </w:r>
    </w:p>
  </w:comment>
  <w:comment w:id="5" w:author="Borja J-A" w:date="2024-02-13T12:26:00Z" w:initials="BJ">
    <w:p w14:paraId="77853637" w14:textId="0F7D19C1" w:rsidR="008322C9" w:rsidRDefault="008322C9" w:rsidP="008322C9">
      <w:pPr>
        <w:pStyle w:val="Textocomentario"/>
      </w:pPr>
      <w:r>
        <w:rPr>
          <w:rStyle w:val="Refdecomentario"/>
        </w:rPr>
        <w:annotationRef/>
      </w:r>
      <w:r>
        <w:t>I would move this paragraph to the Results</w:t>
      </w:r>
    </w:p>
  </w:comment>
  <w:comment w:id="6" w:author="CLARA ESPINOSA DEL ALBA" w:date="2024-02-15T10:28:00Z" w:initials="CE">
    <w:p w14:paraId="28DB0F02" w14:textId="77777777" w:rsidR="00916B31" w:rsidRDefault="00CA2004" w:rsidP="00916B31">
      <w:pPr>
        <w:pStyle w:val="Textocomentario"/>
      </w:pPr>
      <w:r>
        <w:rPr>
          <w:rStyle w:val="Refdecomentario"/>
        </w:rPr>
        <w:annotationRef/>
      </w:r>
      <w:r w:rsidR="00916B31">
        <w:t>I would keep it here because is part of the description of the field sites. Also fits the figure scheme we propose</w:t>
      </w:r>
    </w:p>
  </w:comment>
  <w:comment w:id="7" w:author="EDUARDO FERNANDEZ PASCUAL" w:date="2024-03-05T09:35:00Z" w:initials="EF">
    <w:p w14:paraId="23724E4E" w14:textId="77777777" w:rsidR="00263E4D" w:rsidRDefault="00263E4D" w:rsidP="00263E4D">
      <w:pPr>
        <w:pStyle w:val="Textocomentario"/>
      </w:pPr>
      <w:r>
        <w:rPr>
          <w:rStyle w:val="Refdecomentario"/>
        </w:rPr>
        <w:annotationRef/>
      </w:r>
      <w:r>
        <w:t>I agree to keep it in the methods as a description of the sites</w:t>
      </w:r>
    </w:p>
  </w:comment>
  <w:comment w:id="8" w:author="CLARA ESPINOSA DEL ALBA" w:date="2024-02-15T10:37:00Z" w:initials="CE">
    <w:p w14:paraId="34112EFF" w14:textId="448BF789" w:rsidR="00A7486C" w:rsidRDefault="00A7486C" w:rsidP="00A7486C">
      <w:pPr>
        <w:pStyle w:val="Textocomentario"/>
      </w:pPr>
      <w:r>
        <w:rPr>
          <w:rStyle w:val="Refdecomentario"/>
        </w:rPr>
        <w:annotationRef/>
      </w:r>
      <w:r>
        <w:t>Borja comment: This is fine, but I expect concerns from the reviewers about that. This is a methodological weakness, we need to anticipate potential comments and explain it well in the Discussion.</w:t>
      </w:r>
    </w:p>
  </w:comment>
  <w:comment w:id="9" w:author="EDUARDO FERNANDEZ PASCUAL" w:date="2024-03-05T09:37:00Z" w:initials="EF">
    <w:p w14:paraId="30890E81" w14:textId="77777777" w:rsidR="004C53E1" w:rsidRDefault="004C53E1" w:rsidP="004C53E1">
      <w:pPr>
        <w:pStyle w:val="Textocomentario"/>
      </w:pPr>
      <w:r>
        <w:rPr>
          <w:rStyle w:val="Refdecomentario"/>
        </w:rPr>
        <w:annotationRef/>
      </w:r>
      <w:r>
        <w:t>Sí, creo que habría que (1) indicar aquí que se va a discutir en la discusión y (2) expandir un poco la justificación en la discusión</w:t>
      </w:r>
    </w:p>
  </w:comment>
  <w:comment w:id="10" w:author="EDUARDO FERNANDEZ PASCUAL" w:date="2024-03-05T12:03:00Z" w:initials="EF">
    <w:p w14:paraId="13D63CF0" w14:textId="77777777" w:rsidR="00A81903" w:rsidRDefault="00A81903" w:rsidP="00A81903">
      <w:pPr>
        <w:pStyle w:val="Textocomentario"/>
      </w:pPr>
      <w:r>
        <w:rPr>
          <w:rStyle w:val="Refdecomentario"/>
        </w:rPr>
        <w:annotationRef/>
      </w:r>
      <w:r>
        <w:t>Esta abreviatura se usa en algún otro sitio? SI no, no hace falta</w:t>
      </w:r>
    </w:p>
  </w:comment>
  <w:comment w:id="11" w:author="CLARA ESPINOSA DEL ALBA" w:date="2024-03-05T17:28:00Z" w:initials="CE">
    <w:p w14:paraId="51D0912A" w14:textId="77777777" w:rsidR="00C52435" w:rsidRDefault="00C52435" w:rsidP="00C52435">
      <w:pPr>
        <w:pStyle w:val="Textocomentario"/>
      </w:pPr>
      <w:r>
        <w:rPr>
          <w:rStyle w:val="Refdecomentario"/>
        </w:rPr>
        <w:annotationRef/>
      </w:r>
      <w:r>
        <w:t>En el eje del gráfico de la figura 3</w:t>
      </w:r>
    </w:p>
  </w:comment>
  <w:comment w:id="12" w:author="Borja J-A" w:date="2024-02-13T13:03:00Z" w:initials="BJ">
    <w:p w14:paraId="5AECDF93" w14:textId="5B7FD8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13" w:author="EDUARDO FERNANDEZ PASCUAL" w:date="2024-03-05T09:39:00Z" w:initials="EF">
    <w:p w14:paraId="23111F78" w14:textId="77777777" w:rsidR="005540B8" w:rsidRDefault="005540B8" w:rsidP="005540B8">
      <w:pPr>
        <w:pStyle w:val="Textocomentario"/>
      </w:pPr>
      <w:r>
        <w:rPr>
          <w:rStyle w:val="Refdecomentario"/>
        </w:rPr>
        <w:annotationRef/>
      </w:r>
      <w:r>
        <w:t>Agreed pero hay que buscar una palabra que nos sirva, no podemos usar “different microclimatic conditions” cada vez que nos refiramos a las “subpopulations”</w:t>
      </w:r>
    </w:p>
  </w:comment>
  <w:comment w:id="14" w:author="Borja J-A" w:date="2024-02-13T13:11:00Z" w:initials="BJ">
    <w:p w14:paraId="4CBD5CC5" w14:textId="03BAA3EC"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15" w:author="EDUARDO FERNANDEZ PASCUAL" w:date="2024-03-05T09:29:00Z" w:initials="EF">
    <w:p w14:paraId="3E12BF0A" w14:textId="200BBF7A" w:rsidR="002D110A" w:rsidRDefault="00291E15" w:rsidP="002D110A">
      <w:pPr>
        <w:pStyle w:val="Textocomentario"/>
      </w:pPr>
      <w:r>
        <w:rPr>
          <w:rStyle w:val="Refdecomentario"/>
        </w:rPr>
        <w:annotationRef/>
      </w:r>
      <w:r w:rsidR="002D110A">
        <w:t>Este punto puedes desarrollarlo un poco más, reincidiendo en que testamos la relación agua-temperatura para los puntos que teníamos y que salió significativa, que el calor y el estrés hídrico están relacionados porque el calor aumenta la evapotranspiración, que en los sitios de calor hay también menos nieve y por tanto menos aporte de agua al suelo...</w:t>
      </w:r>
    </w:p>
  </w:comment>
  <w:comment w:id="16" w:author="Diana María Cruz Tejada" w:date="2024-02-08T21:31:00Z" w:initials="DC">
    <w:p w14:paraId="3296D516" w14:textId="4338304C" w:rsidR="0000029D" w:rsidRDefault="0000029D" w:rsidP="0000029D">
      <w:pPr>
        <w:pStyle w:val="Textocomentario"/>
      </w:pPr>
      <w:r>
        <w:rPr>
          <w:rStyle w:val="Refdecomentario"/>
        </w:rPr>
        <w:annotationRef/>
      </w:r>
      <w:r w:rsidRPr="00C51647">
        <w:t>I think this could be aalways a limitation in watever experiment., but if we have tested that there are no differences of using alternating or constant temperatures… should we mention this as a limitation?</w:t>
      </w:r>
    </w:p>
  </w:comment>
  <w:comment w:id="17"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18"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19" w:author="Diana María Cruz Tejada" w:date="2024-02-08T21:32:00Z" w:initials="DC">
    <w:p w14:paraId="11018529" w14:textId="09D4932A" w:rsidR="0000029D" w:rsidRDefault="0000029D" w:rsidP="0000029D">
      <w:pPr>
        <w:pStyle w:val="Textocomentario"/>
      </w:pPr>
      <w:r>
        <w:rPr>
          <w:rStyle w:val="Refdecomentario"/>
        </w:rPr>
        <w:annotationRef/>
      </w:r>
      <w:r w:rsidRPr="00C51647">
        <w:t>Saying like this seems that we did everything wrong!</w:t>
      </w:r>
    </w:p>
  </w:comment>
  <w:comment w:id="20" w:author="CLARA ESPINOSA DEL ALBA" w:date="2024-02-09T10:44:00Z" w:initials="CE">
    <w:p w14:paraId="5DF030F1" w14:textId="77777777" w:rsidR="003666B9" w:rsidRDefault="00FA4E3D" w:rsidP="003666B9">
      <w:pPr>
        <w:pStyle w:val="Textocomentario"/>
      </w:pPr>
      <w:r>
        <w:rPr>
          <w:rStyle w:val="Refdecomentario"/>
        </w:rPr>
        <w:annotationRef/>
      </w:r>
      <w:r w:rsidR="003666B9">
        <w:t>I think is good to say that field assumptions based on lab results should be done carefully, but there is no consensus on the best way to test water stress in germination, where you need to see the radicle emerge</w:t>
      </w:r>
    </w:p>
  </w:comment>
  <w:comment w:id="21" w:author="EDUARDO FERNANDEZ PASCUAL" w:date="2024-03-05T09:33:00Z" w:initials="EF">
    <w:p w14:paraId="3909E161" w14:textId="77777777" w:rsidR="005D5AF0" w:rsidRDefault="005D5AF0" w:rsidP="005D5AF0">
      <w:pPr>
        <w:pStyle w:val="Textocomentario"/>
      </w:pPr>
      <w:r>
        <w:rPr>
          <w:rStyle w:val="Refdecomentario"/>
        </w:rPr>
        <w:annotationRef/>
      </w:r>
      <w:r>
        <w:t>I agree with Clara</w:t>
      </w:r>
    </w:p>
  </w:comment>
  <w:comment w:id="22" w:author="Borja J-A" w:date="2024-02-13T13:20:00Z" w:initials="BJ">
    <w:p w14:paraId="536AE744" w14:textId="2370DAE6" w:rsidR="009F63D5" w:rsidRDefault="009F63D5" w:rsidP="009F63D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23" w:author="Borja J-A" w:date="2024-02-13T12:59:00Z" w:initials="BJ">
    <w:p w14:paraId="100B6AE6" w14:textId="00BBEFF6" w:rsidR="00382A37" w:rsidRPr="00C51647" w:rsidRDefault="00382A37" w:rsidP="00382A37">
      <w:pPr>
        <w:pStyle w:val="Textocomentario"/>
        <w:rPr>
          <w:lang w:val="es-ES"/>
        </w:rPr>
      </w:pPr>
      <w:r>
        <w:rPr>
          <w:rStyle w:val="Refdecomentario"/>
        </w:rPr>
        <w:annotationRef/>
      </w:r>
      <w:r w:rsidRPr="00C51647">
        <w:rPr>
          <w:lang w:val="es-ES"/>
        </w:rPr>
        <w:t>Llevar la tabla al Apéndice</w:t>
      </w:r>
    </w:p>
  </w:comment>
  <w:comment w:id="24" w:author="CLARA ESPINOSA DEL ALBA" w:date="2024-02-15T12:56:00Z" w:initials="CE">
    <w:p w14:paraId="5FDF36E9" w14:textId="77777777" w:rsidR="00A15430" w:rsidRPr="00C51647" w:rsidRDefault="00A15430" w:rsidP="00A15430">
      <w:pPr>
        <w:pStyle w:val="Textocomentario"/>
        <w:rPr>
          <w:lang w:val="es-ES"/>
        </w:rPr>
      </w:pPr>
      <w:r>
        <w:rPr>
          <w:rStyle w:val="Refdecomentario"/>
        </w:rPr>
        <w:annotationRef/>
      </w:r>
      <w:r w:rsidRPr="00C51647">
        <w:rPr>
          <w:lang w:val="es-ES"/>
        </w:rPr>
        <w:t>Prefiero en el texto porque permite ver que subpoblaciones están en que tratamientos a parte de los resultados de los modelos</w:t>
      </w:r>
    </w:p>
  </w:comment>
  <w:comment w:id="25" w:author="EDUARDO FERNANDEZ PASCUAL" w:date="2024-03-05T09:34:00Z" w:initials="EF">
    <w:p w14:paraId="1B11B01B" w14:textId="77777777" w:rsidR="00F97AE7" w:rsidRDefault="00F97AE7" w:rsidP="00F97AE7">
      <w:pPr>
        <w:pStyle w:val="Textocomentario"/>
      </w:pPr>
      <w:r>
        <w:rPr>
          <w:rStyle w:val="Refdecomentario"/>
        </w:rPr>
        <w:annotationRef/>
      </w:r>
      <w:r>
        <w:t>La tabla es importante porque al final estos son los functional traits que hemos medido para las populations. Es información útil para otros estudios e.g. meta-análisis</w:t>
      </w:r>
    </w:p>
  </w:comment>
  <w:comment w:id="26" w:author="Diana María Cruz Tejada" w:date="2024-02-08T21:42:00Z" w:initials="DC">
    <w:p w14:paraId="2BBA2079" w14:textId="4BF9FC18" w:rsidR="006A4E20" w:rsidRPr="00C51647" w:rsidRDefault="006A4E20" w:rsidP="006A4E20">
      <w:pPr>
        <w:pStyle w:val="Textocomentario"/>
        <w:rPr>
          <w:lang w:val="es-ES"/>
        </w:rPr>
      </w:pPr>
      <w:r>
        <w:rPr>
          <w:rStyle w:val="Refdecomentario"/>
        </w:rPr>
        <w:annotationRef/>
      </w:r>
      <w:r w:rsidRPr="00C51647">
        <w:t xml:space="preserve">Should we explain to what correspond each point?.. </w:t>
      </w:r>
      <w:r>
        <w:rPr>
          <w:lang w:val="es-CO"/>
        </w:rPr>
        <w:t>Es decir, son los summits pero son varios puntos de cada uno, no?</w:t>
      </w:r>
    </w:p>
  </w:comment>
  <w:comment w:id="27" w:author="CLARA ESPINOSA DEL ALBA" w:date="2024-02-09T10:54:00Z" w:initials="CE">
    <w:p w14:paraId="249ACFA9" w14:textId="77777777" w:rsidR="00F020DD" w:rsidRPr="00C51647" w:rsidRDefault="00F020DD" w:rsidP="00F020DD">
      <w:pPr>
        <w:pStyle w:val="Textocomentario"/>
        <w:rPr>
          <w:lang w:val="es-ES"/>
        </w:rPr>
      </w:pPr>
      <w:r>
        <w:rPr>
          <w:rStyle w:val="Refdecomentario"/>
        </w:rPr>
        <w:annotationRef/>
      </w:r>
      <w:r w:rsidRPr="00C51647">
        <w:rPr>
          <w:lang w:val="es-ES"/>
        </w:rPr>
        <w:t>Porque tenemos varios años de da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3C3826" w15:done="0"/>
  <w15:commentEx w15:paraId="189E4901" w15:paraIdParent="263C3826" w15:done="0"/>
  <w15:commentEx w15:paraId="60FFA0B8" w15:done="1"/>
  <w15:commentEx w15:paraId="77853637" w15:done="0"/>
  <w15:commentEx w15:paraId="28DB0F02" w15:paraIdParent="77853637" w15:done="0"/>
  <w15:commentEx w15:paraId="23724E4E" w15:paraIdParent="77853637" w15:done="0"/>
  <w15:commentEx w15:paraId="34112EFF" w15:done="0"/>
  <w15:commentEx w15:paraId="30890E81" w15:paraIdParent="34112EFF" w15:done="0"/>
  <w15:commentEx w15:paraId="13D63CF0" w15:done="0"/>
  <w15:commentEx w15:paraId="51D0912A" w15:paraIdParent="13D63CF0" w15:done="0"/>
  <w15:commentEx w15:paraId="5AECDF93" w15:done="0"/>
  <w15:commentEx w15:paraId="23111F78" w15:paraIdParent="5AECDF93" w15:done="0"/>
  <w15:commentEx w15:paraId="4CBD5CC5" w15:done="1"/>
  <w15:commentEx w15:paraId="3E12BF0A" w15:done="1"/>
  <w15:commentEx w15:paraId="3296D516" w15:done="1"/>
  <w15:commentEx w15:paraId="77452C5E" w15:paraIdParent="3296D516" w15:done="1"/>
  <w15:commentEx w15:paraId="020A2572" w15:paraIdParent="3296D516" w15:done="1"/>
  <w15:commentEx w15:paraId="11018529" w15:done="1"/>
  <w15:commentEx w15:paraId="5DF030F1" w15:paraIdParent="11018529" w15:done="1"/>
  <w15:commentEx w15:paraId="3909E161" w15:paraIdParent="11018529" w15:done="1"/>
  <w15:commentEx w15:paraId="536AE744" w15:done="1"/>
  <w15:commentEx w15:paraId="100B6AE6" w15:done="0"/>
  <w15:commentEx w15:paraId="5FDF36E9" w15:paraIdParent="100B6AE6" w15:done="0"/>
  <w15:commentEx w15:paraId="1B11B01B" w15:paraIdParent="100B6AE6" w15:done="0"/>
  <w15:commentEx w15:paraId="2BBA2079" w15:done="0"/>
  <w15:commentEx w15:paraId="249ACFA9" w15:paraIdParent="2BBA20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FF8D6A" w16cex:dateUtc="2024-03-05T12:37:00Z"/>
  <w16cex:commentExtensible w16cex:durableId="61023A8F" w16cex:dateUtc="2024-03-05T16:15:00Z"/>
  <w16cex:commentExtensible w16cex:durableId="504CC367" w16cex:dateUtc="2024-03-05T09:50:00Z"/>
  <w16cex:commentExtensible w16cex:durableId="03A2A092" w16cex:dateUtc="2024-02-13T11:26:00Z"/>
  <w16cex:commentExtensible w16cex:durableId="2968F340" w16cex:dateUtc="2024-02-15T09:28:00Z"/>
  <w16cex:commentExtensible w16cex:durableId="3258A30A" w16cex:dateUtc="2024-03-05T08:35:00Z"/>
  <w16cex:commentExtensible w16cex:durableId="53B3010D" w16cex:dateUtc="2024-02-15T09:37:00Z"/>
  <w16cex:commentExtensible w16cex:durableId="1578FED2" w16cex:dateUtc="2024-03-05T08:37:00Z"/>
  <w16cex:commentExtensible w16cex:durableId="0E30DDCD" w16cex:dateUtc="2024-03-05T11:03:00Z"/>
  <w16cex:commentExtensible w16cex:durableId="4A604586" w16cex:dateUtc="2024-03-05T16:28:00Z"/>
  <w16cex:commentExtensible w16cex:durableId="72A74288" w16cex:dateUtc="2024-02-13T12:03:00Z"/>
  <w16cex:commentExtensible w16cex:durableId="6779D00E" w16cex:dateUtc="2024-03-05T08:39:00Z"/>
  <w16cex:commentExtensible w16cex:durableId="67541A38" w16cex:dateUtc="2024-02-13T12:11:00Z"/>
  <w16cex:commentExtensible w16cex:durableId="2FBF9EA3" w16cex:dateUtc="2024-03-05T08:29: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4EB1D2E" w16cex:dateUtc="2024-03-05T08:33:00Z"/>
  <w16cex:commentExtensible w16cex:durableId="33322D66" w16cex:dateUtc="2024-02-13T12:20:00Z"/>
  <w16cex:commentExtensible w16cex:durableId="5A7BCF37" w16cex:dateUtc="2024-02-13T11:59:00Z"/>
  <w16cex:commentExtensible w16cex:durableId="647136F8" w16cex:dateUtc="2024-02-15T11:56:00Z"/>
  <w16cex:commentExtensible w16cex:durableId="19829AFD" w16cex:dateUtc="2024-03-05T08:34:00Z"/>
  <w16cex:commentExtensible w16cex:durableId="0120914D" w16cex:dateUtc="2024-02-08T21:42:00Z"/>
  <w16cex:commentExtensible w16cex:durableId="196AE417" w16cex:dateUtc="2024-02-09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3C3826" w16cid:durableId="78FF8D6A"/>
  <w16cid:commentId w16cid:paraId="189E4901" w16cid:durableId="61023A8F"/>
  <w16cid:commentId w16cid:paraId="60FFA0B8" w16cid:durableId="504CC367"/>
  <w16cid:commentId w16cid:paraId="77853637" w16cid:durableId="03A2A092"/>
  <w16cid:commentId w16cid:paraId="28DB0F02" w16cid:durableId="2968F340"/>
  <w16cid:commentId w16cid:paraId="23724E4E" w16cid:durableId="3258A30A"/>
  <w16cid:commentId w16cid:paraId="34112EFF" w16cid:durableId="53B3010D"/>
  <w16cid:commentId w16cid:paraId="30890E81" w16cid:durableId="1578FED2"/>
  <w16cid:commentId w16cid:paraId="13D63CF0" w16cid:durableId="0E30DDCD"/>
  <w16cid:commentId w16cid:paraId="51D0912A" w16cid:durableId="4A604586"/>
  <w16cid:commentId w16cid:paraId="5AECDF93" w16cid:durableId="72A74288"/>
  <w16cid:commentId w16cid:paraId="23111F78" w16cid:durableId="6779D00E"/>
  <w16cid:commentId w16cid:paraId="4CBD5CC5" w16cid:durableId="67541A38"/>
  <w16cid:commentId w16cid:paraId="3E12BF0A" w16cid:durableId="2FBF9EA3"/>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3909E161" w16cid:durableId="34EB1D2E"/>
  <w16cid:commentId w16cid:paraId="536AE744" w16cid:durableId="33322D66"/>
  <w16cid:commentId w16cid:paraId="100B6AE6" w16cid:durableId="5A7BCF37"/>
  <w16cid:commentId w16cid:paraId="5FDF36E9" w16cid:durableId="647136F8"/>
  <w16cid:commentId w16cid:paraId="1B11B01B" w16cid:durableId="19829AFD"/>
  <w16cid:commentId w16cid:paraId="2BBA2079" w16cid:durableId="0120914D"/>
  <w16cid:commentId w16cid:paraId="249ACFA9" w16cid:durableId="196AE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6944B" w14:textId="77777777" w:rsidR="00E8619B" w:rsidRDefault="00E8619B" w:rsidP="00F436FD">
      <w:pPr>
        <w:spacing w:after="0" w:line="240" w:lineRule="auto"/>
      </w:pPr>
      <w:r>
        <w:separator/>
      </w:r>
    </w:p>
  </w:endnote>
  <w:endnote w:type="continuationSeparator" w:id="0">
    <w:p w14:paraId="3E8A8960" w14:textId="77777777" w:rsidR="00E8619B" w:rsidRDefault="00E8619B" w:rsidP="00F436FD">
      <w:pPr>
        <w:spacing w:after="0" w:line="240" w:lineRule="auto"/>
      </w:pPr>
      <w:r>
        <w:continuationSeparator/>
      </w:r>
    </w:p>
  </w:endnote>
  <w:endnote w:type="continuationNotice" w:id="1">
    <w:p w14:paraId="16EE2605" w14:textId="77777777" w:rsidR="00E8619B" w:rsidRDefault="00E861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EndPr/>
    <w:sdtContent>
      <w:p w14:paraId="3C63E713" w14:textId="7C3E04C8" w:rsidR="00F436FD" w:rsidRDefault="00F436FD">
        <w:pPr>
          <w:pStyle w:val="Piedepgina"/>
          <w:jc w:val="center"/>
        </w:pPr>
        <w:r>
          <w:fldChar w:fldCharType="begin"/>
        </w:r>
        <w:r>
          <w:instrText>PAGE   \* MERGEFORMAT</w:instrText>
        </w:r>
        <w:r>
          <w:fldChar w:fldCharType="separate"/>
        </w:r>
        <w:r w:rsidR="00C51647" w:rsidRPr="00C51647">
          <w:rPr>
            <w:noProof/>
            <w:lang w:val="es-ES"/>
          </w:rPr>
          <w:t>21</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554ED" w14:textId="77777777" w:rsidR="00E8619B" w:rsidRDefault="00E8619B" w:rsidP="00F436FD">
      <w:pPr>
        <w:spacing w:after="0" w:line="240" w:lineRule="auto"/>
      </w:pPr>
      <w:r>
        <w:separator/>
      </w:r>
    </w:p>
  </w:footnote>
  <w:footnote w:type="continuationSeparator" w:id="0">
    <w:p w14:paraId="08561F44" w14:textId="77777777" w:rsidR="00E8619B" w:rsidRDefault="00E8619B" w:rsidP="00F436FD">
      <w:pPr>
        <w:spacing w:after="0" w:line="240" w:lineRule="auto"/>
      </w:pPr>
      <w:r>
        <w:continuationSeparator/>
      </w:r>
    </w:p>
  </w:footnote>
  <w:footnote w:type="continuationNotice" w:id="1">
    <w:p w14:paraId="1CAC1FA2" w14:textId="77777777" w:rsidR="00E8619B" w:rsidRDefault="00E861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423994471">
    <w:abstractNumId w:val="3"/>
  </w:num>
  <w:num w:numId="2" w16cid:durableId="1455252609">
    <w:abstractNumId w:val="4"/>
  </w:num>
  <w:num w:numId="3" w16cid:durableId="55058814">
    <w:abstractNumId w:val="2"/>
  </w:num>
  <w:num w:numId="4" w16cid:durableId="875502540">
    <w:abstractNumId w:val="8"/>
  </w:num>
  <w:num w:numId="5" w16cid:durableId="702636239">
    <w:abstractNumId w:val="0"/>
  </w:num>
  <w:num w:numId="6" w16cid:durableId="1527712283">
    <w:abstractNumId w:val="7"/>
  </w:num>
  <w:num w:numId="7" w16cid:durableId="744910981">
    <w:abstractNumId w:val="5"/>
  </w:num>
  <w:num w:numId="8" w16cid:durableId="1884439430">
    <w:abstractNumId w:val="1"/>
  </w:num>
  <w:num w:numId="9" w16cid:durableId="6062814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rson w15:author="Borja J-A">
    <w15:presenceInfo w15:providerId="Windows Live" w15:userId="f0a7a681c0fd0112"/>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47EEF"/>
    <w:rsid w:val="0005063B"/>
    <w:rsid w:val="000506EA"/>
    <w:rsid w:val="0005082C"/>
    <w:rsid w:val="000514E6"/>
    <w:rsid w:val="00051E6C"/>
    <w:rsid w:val="00054313"/>
    <w:rsid w:val="00054E4D"/>
    <w:rsid w:val="00056064"/>
    <w:rsid w:val="000562D1"/>
    <w:rsid w:val="000569F8"/>
    <w:rsid w:val="0005705C"/>
    <w:rsid w:val="00057CC5"/>
    <w:rsid w:val="00061006"/>
    <w:rsid w:val="000648C1"/>
    <w:rsid w:val="00064DA0"/>
    <w:rsid w:val="00064ED2"/>
    <w:rsid w:val="000657F8"/>
    <w:rsid w:val="00066207"/>
    <w:rsid w:val="00066DF7"/>
    <w:rsid w:val="00066E13"/>
    <w:rsid w:val="00067218"/>
    <w:rsid w:val="00070AF5"/>
    <w:rsid w:val="00072CFD"/>
    <w:rsid w:val="000735CF"/>
    <w:rsid w:val="00073FEE"/>
    <w:rsid w:val="00074158"/>
    <w:rsid w:val="000742C5"/>
    <w:rsid w:val="0007532F"/>
    <w:rsid w:val="00076700"/>
    <w:rsid w:val="00077B68"/>
    <w:rsid w:val="00077DAB"/>
    <w:rsid w:val="00077F53"/>
    <w:rsid w:val="000807A1"/>
    <w:rsid w:val="000811EF"/>
    <w:rsid w:val="00082D4C"/>
    <w:rsid w:val="00083938"/>
    <w:rsid w:val="00084DCD"/>
    <w:rsid w:val="0008557E"/>
    <w:rsid w:val="00085721"/>
    <w:rsid w:val="00086133"/>
    <w:rsid w:val="00086A08"/>
    <w:rsid w:val="00086BDC"/>
    <w:rsid w:val="0008729A"/>
    <w:rsid w:val="00090862"/>
    <w:rsid w:val="00091334"/>
    <w:rsid w:val="00092A59"/>
    <w:rsid w:val="00093189"/>
    <w:rsid w:val="000933C0"/>
    <w:rsid w:val="00094E89"/>
    <w:rsid w:val="000956C0"/>
    <w:rsid w:val="00095A3C"/>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1C7"/>
    <w:rsid w:val="000B130D"/>
    <w:rsid w:val="000B15C0"/>
    <w:rsid w:val="000B1A2A"/>
    <w:rsid w:val="000B247E"/>
    <w:rsid w:val="000B370F"/>
    <w:rsid w:val="000B3B1D"/>
    <w:rsid w:val="000B4753"/>
    <w:rsid w:val="000B607F"/>
    <w:rsid w:val="000B611B"/>
    <w:rsid w:val="000B658C"/>
    <w:rsid w:val="000B7325"/>
    <w:rsid w:val="000C00D0"/>
    <w:rsid w:val="000C1D5E"/>
    <w:rsid w:val="000C23A4"/>
    <w:rsid w:val="000C2F63"/>
    <w:rsid w:val="000C3D3B"/>
    <w:rsid w:val="000C3EAB"/>
    <w:rsid w:val="000C427A"/>
    <w:rsid w:val="000C430A"/>
    <w:rsid w:val="000C47F0"/>
    <w:rsid w:val="000C7258"/>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5B2"/>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06C88"/>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AC0"/>
    <w:rsid w:val="00117B97"/>
    <w:rsid w:val="00120EA5"/>
    <w:rsid w:val="0012133E"/>
    <w:rsid w:val="00121EC6"/>
    <w:rsid w:val="00123CDC"/>
    <w:rsid w:val="00123FF5"/>
    <w:rsid w:val="00124548"/>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CA5"/>
    <w:rsid w:val="00137DFA"/>
    <w:rsid w:val="00141538"/>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531"/>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171"/>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A40"/>
    <w:rsid w:val="00191E9F"/>
    <w:rsid w:val="00191F73"/>
    <w:rsid w:val="001925E0"/>
    <w:rsid w:val="00193010"/>
    <w:rsid w:val="00193164"/>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254"/>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069"/>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0260"/>
    <w:rsid w:val="0021242C"/>
    <w:rsid w:val="00212658"/>
    <w:rsid w:val="00213823"/>
    <w:rsid w:val="002143B7"/>
    <w:rsid w:val="00215C28"/>
    <w:rsid w:val="00216B59"/>
    <w:rsid w:val="00216D67"/>
    <w:rsid w:val="00217FC4"/>
    <w:rsid w:val="00217FC8"/>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4E01"/>
    <w:rsid w:val="0024527D"/>
    <w:rsid w:val="00245EC2"/>
    <w:rsid w:val="00246BC6"/>
    <w:rsid w:val="00247BF4"/>
    <w:rsid w:val="002510A0"/>
    <w:rsid w:val="00254429"/>
    <w:rsid w:val="00254A95"/>
    <w:rsid w:val="0025517E"/>
    <w:rsid w:val="00255CB6"/>
    <w:rsid w:val="00256E80"/>
    <w:rsid w:val="00257513"/>
    <w:rsid w:val="00260CAF"/>
    <w:rsid w:val="00263E4D"/>
    <w:rsid w:val="00264BB4"/>
    <w:rsid w:val="00265928"/>
    <w:rsid w:val="00266DF2"/>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5ADF"/>
    <w:rsid w:val="002861E0"/>
    <w:rsid w:val="002874A2"/>
    <w:rsid w:val="00287621"/>
    <w:rsid w:val="00290862"/>
    <w:rsid w:val="00291508"/>
    <w:rsid w:val="00291B06"/>
    <w:rsid w:val="00291E15"/>
    <w:rsid w:val="0029341A"/>
    <w:rsid w:val="00294068"/>
    <w:rsid w:val="00294832"/>
    <w:rsid w:val="00294834"/>
    <w:rsid w:val="002951D2"/>
    <w:rsid w:val="002953D4"/>
    <w:rsid w:val="00295FA2"/>
    <w:rsid w:val="00297632"/>
    <w:rsid w:val="00297AED"/>
    <w:rsid w:val="00297CF9"/>
    <w:rsid w:val="002A03A8"/>
    <w:rsid w:val="002A0AE6"/>
    <w:rsid w:val="002A1A53"/>
    <w:rsid w:val="002A25C6"/>
    <w:rsid w:val="002A2D2A"/>
    <w:rsid w:val="002A369E"/>
    <w:rsid w:val="002A4326"/>
    <w:rsid w:val="002A48B2"/>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27BC"/>
    <w:rsid w:val="002F3EA7"/>
    <w:rsid w:val="002F3ECB"/>
    <w:rsid w:val="002F4B59"/>
    <w:rsid w:val="002F4D6D"/>
    <w:rsid w:val="002F5ACD"/>
    <w:rsid w:val="002F6458"/>
    <w:rsid w:val="003000FD"/>
    <w:rsid w:val="00300329"/>
    <w:rsid w:val="00300656"/>
    <w:rsid w:val="00300DFE"/>
    <w:rsid w:val="00300F18"/>
    <w:rsid w:val="00301157"/>
    <w:rsid w:val="00303EBB"/>
    <w:rsid w:val="003051ED"/>
    <w:rsid w:val="003054EE"/>
    <w:rsid w:val="00305FA7"/>
    <w:rsid w:val="003068EC"/>
    <w:rsid w:val="00307F82"/>
    <w:rsid w:val="00310088"/>
    <w:rsid w:val="00310127"/>
    <w:rsid w:val="003110BE"/>
    <w:rsid w:val="0031128E"/>
    <w:rsid w:val="00311A0C"/>
    <w:rsid w:val="0031307F"/>
    <w:rsid w:val="003139B8"/>
    <w:rsid w:val="003146CF"/>
    <w:rsid w:val="00314871"/>
    <w:rsid w:val="00315530"/>
    <w:rsid w:val="00316211"/>
    <w:rsid w:val="00316C21"/>
    <w:rsid w:val="00317A21"/>
    <w:rsid w:val="00317AF9"/>
    <w:rsid w:val="003204A4"/>
    <w:rsid w:val="003204BD"/>
    <w:rsid w:val="00320CCA"/>
    <w:rsid w:val="0032135F"/>
    <w:rsid w:val="0032199D"/>
    <w:rsid w:val="003222CB"/>
    <w:rsid w:val="003224FB"/>
    <w:rsid w:val="00322A26"/>
    <w:rsid w:val="00323B58"/>
    <w:rsid w:val="003245DB"/>
    <w:rsid w:val="00324D6F"/>
    <w:rsid w:val="0032516F"/>
    <w:rsid w:val="003251DB"/>
    <w:rsid w:val="00325397"/>
    <w:rsid w:val="0032562B"/>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27"/>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82F"/>
    <w:rsid w:val="00376DED"/>
    <w:rsid w:val="003774AC"/>
    <w:rsid w:val="0037763F"/>
    <w:rsid w:val="0037766A"/>
    <w:rsid w:val="00377AC3"/>
    <w:rsid w:val="003807AB"/>
    <w:rsid w:val="0038203D"/>
    <w:rsid w:val="0038254B"/>
    <w:rsid w:val="0038277F"/>
    <w:rsid w:val="00382A37"/>
    <w:rsid w:val="00382DF7"/>
    <w:rsid w:val="003845EA"/>
    <w:rsid w:val="0038464B"/>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03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038E"/>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1BA"/>
    <w:rsid w:val="003D6654"/>
    <w:rsid w:val="003D6C32"/>
    <w:rsid w:val="003D6C55"/>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64F4"/>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C66"/>
    <w:rsid w:val="00404FF8"/>
    <w:rsid w:val="0040504F"/>
    <w:rsid w:val="00407BDE"/>
    <w:rsid w:val="00407C07"/>
    <w:rsid w:val="00411431"/>
    <w:rsid w:val="00411B5D"/>
    <w:rsid w:val="0041227D"/>
    <w:rsid w:val="004124FA"/>
    <w:rsid w:val="0041266F"/>
    <w:rsid w:val="00412843"/>
    <w:rsid w:val="00412DDA"/>
    <w:rsid w:val="00412E3F"/>
    <w:rsid w:val="00412FA8"/>
    <w:rsid w:val="004132C3"/>
    <w:rsid w:val="00414D0A"/>
    <w:rsid w:val="00415285"/>
    <w:rsid w:val="004154BA"/>
    <w:rsid w:val="00415C96"/>
    <w:rsid w:val="0041612A"/>
    <w:rsid w:val="00416A70"/>
    <w:rsid w:val="00417006"/>
    <w:rsid w:val="00417D2E"/>
    <w:rsid w:val="00417D34"/>
    <w:rsid w:val="00420144"/>
    <w:rsid w:val="00420520"/>
    <w:rsid w:val="00420DDE"/>
    <w:rsid w:val="004211BA"/>
    <w:rsid w:val="00421536"/>
    <w:rsid w:val="00422A12"/>
    <w:rsid w:val="0042344C"/>
    <w:rsid w:val="00424230"/>
    <w:rsid w:val="0042434E"/>
    <w:rsid w:val="0042467D"/>
    <w:rsid w:val="00426DDC"/>
    <w:rsid w:val="0042715C"/>
    <w:rsid w:val="00427425"/>
    <w:rsid w:val="00430028"/>
    <w:rsid w:val="00430A60"/>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977"/>
    <w:rsid w:val="00455E8D"/>
    <w:rsid w:val="00456182"/>
    <w:rsid w:val="00456306"/>
    <w:rsid w:val="00456F25"/>
    <w:rsid w:val="00461519"/>
    <w:rsid w:val="00461EB4"/>
    <w:rsid w:val="0046301F"/>
    <w:rsid w:val="00463903"/>
    <w:rsid w:val="00463D73"/>
    <w:rsid w:val="00464D56"/>
    <w:rsid w:val="0046523F"/>
    <w:rsid w:val="00465781"/>
    <w:rsid w:val="00465BEF"/>
    <w:rsid w:val="0046664F"/>
    <w:rsid w:val="004679EA"/>
    <w:rsid w:val="00467DE0"/>
    <w:rsid w:val="00467E54"/>
    <w:rsid w:val="00470240"/>
    <w:rsid w:val="00470B65"/>
    <w:rsid w:val="00471177"/>
    <w:rsid w:val="004713BF"/>
    <w:rsid w:val="00471D7F"/>
    <w:rsid w:val="00472632"/>
    <w:rsid w:val="004728FD"/>
    <w:rsid w:val="00472973"/>
    <w:rsid w:val="004752A6"/>
    <w:rsid w:val="00475789"/>
    <w:rsid w:val="00475A64"/>
    <w:rsid w:val="00475E03"/>
    <w:rsid w:val="00476EF1"/>
    <w:rsid w:val="00476FA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5A04"/>
    <w:rsid w:val="00487070"/>
    <w:rsid w:val="004876DF"/>
    <w:rsid w:val="00490013"/>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2BE"/>
    <w:rsid w:val="0050560E"/>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015F"/>
    <w:rsid w:val="005213B9"/>
    <w:rsid w:val="00521878"/>
    <w:rsid w:val="00521E2C"/>
    <w:rsid w:val="00522779"/>
    <w:rsid w:val="005242D9"/>
    <w:rsid w:val="00524446"/>
    <w:rsid w:val="00524E8A"/>
    <w:rsid w:val="00526365"/>
    <w:rsid w:val="00526D54"/>
    <w:rsid w:val="00526E75"/>
    <w:rsid w:val="00527413"/>
    <w:rsid w:val="00527C9C"/>
    <w:rsid w:val="00530105"/>
    <w:rsid w:val="005311C2"/>
    <w:rsid w:val="00533CCB"/>
    <w:rsid w:val="00534FDC"/>
    <w:rsid w:val="00536B3A"/>
    <w:rsid w:val="00536C9D"/>
    <w:rsid w:val="005401E5"/>
    <w:rsid w:val="0054059F"/>
    <w:rsid w:val="005409C6"/>
    <w:rsid w:val="00540DD3"/>
    <w:rsid w:val="00540F03"/>
    <w:rsid w:val="00541D9B"/>
    <w:rsid w:val="005433F2"/>
    <w:rsid w:val="00543647"/>
    <w:rsid w:val="00544504"/>
    <w:rsid w:val="00546281"/>
    <w:rsid w:val="005469E1"/>
    <w:rsid w:val="00547D00"/>
    <w:rsid w:val="005506AC"/>
    <w:rsid w:val="005509A6"/>
    <w:rsid w:val="00550F2A"/>
    <w:rsid w:val="0055100E"/>
    <w:rsid w:val="00551351"/>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66CF"/>
    <w:rsid w:val="005773D7"/>
    <w:rsid w:val="0057743F"/>
    <w:rsid w:val="005805F7"/>
    <w:rsid w:val="00580C97"/>
    <w:rsid w:val="00582C98"/>
    <w:rsid w:val="005831E2"/>
    <w:rsid w:val="00583376"/>
    <w:rsid w:val="00585363"/>
    <w:rsid w:val="00585AA8"/>
    <w:rsid w:val="00585B7F"/>
    <w:rsid w:val="00585C17"/>
    <w:rsid w:val="00586DAF"/>
    <w:rsid w:val="0058788E"/>
    <w:rsid w:val="00587E63"/>
    <w:rsid w:val="00587E81"/>
    <w:rsid w:val="00590039"/>
    <w:rsid w:val="005907F1"/>
    <w:rsid w:val="00590DA9"/>
    <w:rsid w:val="00592987"/>
    <w:rsid w:val="00592CF3"/>
    <w:rsid w:val="00594B56"/>
    <w:rsid w:val="005954E3"/>
    <w:rsid w:val="00595972"/>
    <w:rsid w:val="005960EC"/>
    <w:rsid w:val="00596577"/>
    <w:rsid w:val="005966C8"/>
    <w:rsid w:val="00596825"/>
    <w:rsid w:val="005970FD"/>
    <w:rsid w:val="00597374"/>
    <w:rsid w:val="00597E85"/>
    <w:rsid w:val="00597F14"/>
    <w:rsid w:val="005A076E"/>
    <w:rsid w:val="005A1026"/>
    <w:rsid w:val="005A1035"/>
    <w:rsid w:val="005A1A1A"/>
    <w:rsid w:val="005A1B26"/>
    <w:rsid w:val="005A3030"/>
    <w:rsid w:val="005A3C56"/>
    <w:rsid w:val="005A40E4"/>
    <w:rsid w:val="005A433A"/>
    <w:rsid w:val="005A4AAD"/>
    <w:rsid w:val="005A5C83"/>
    <w:rsid w:val="005A5DCF"/>
    <w:rsid w:val="005A5E14"/>
    <w:rsid w:val="005A6399"/>
    <w:rsid w:val="005A7A51"/>
    <w:rsid w:val="005B00CF"/>
    <w:rsid w:val="005B0651"/>
    <w:rsid w:val="005B0CB6"/>
    <w:rsid w:val="005B1762"/>
    <w:rsid w:val="005B195B"/>
    <w:rsid w:val="005B1EE2"/>
    <w:rsid w:val="005C200F"/>
    <w:rsid w:val="005C29D7"/>
    <w:rsid w:val="005C38EB"/>
    <w:rsid w:val="005C45FA"/>
    <w:rsid w:val="005C4D1E"/>
    <w:rsid w:val="005C59E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5831"/>
    <w:rsid w:val="005D5AF0"/>
    <w:rsid w:val="005D6D8E"/>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715"/>
    <w:rsid w:val="005E693A"/>
    <w:rsid w:val="005E6D22"/>
    <w:rsid w:val="005E7394"/>
    <w:rsid w:val="005E779D"/>
    <w:rsid w:val="005F118A"/>
    <w:rsid w:val="005F1E59"/>
    <w:rsid w:val="005F22CD"/>
    <w:rsid w:val="005F301C"/>
    <w:rsid w:val="005F3596"/>
    <w:rsid w:val="005F4082"/>
    <w:rsid w:val="005F516D"/>
    <w:rsid w:val="005F5C10"/>
    <w:rsid w:val="005F6475"/>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97"/>
    <w:rsid w:val="006135EF"/>
    <w:rsid w:val="00614C56"/>
    <w:rsid w:val="006151C4"/>
    <w:rsid w:val="00615C59"/>
    <w:rsid w:val="00616320"/>
    <w:rsid w:val="00617F10"/>
    <w:rsid w:val="00621B2F"/>
    <w:rsid w:val="00621D64"/>
    <w:rsid w:val="00622957"/>
    <w:rsid w:val="00622A21"/>
    <w:rsid w:val="00622F0C"/>
    <w:rsid w:val="006233BE"/>
    <w:rsid w:val="006233EA"/>
    <w:rsid w:val="00623C11"/>
    <w:rsid w:val="0062431F"/>
    <w:rsid w:val="006243D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8CB"/>
    <w:rsid w:val="00653DB5"/>
    <w:rsid w:val="00654BAB"/>
    <w:rsid w:val="00655B6D"/>
    <w:rsid w:val="00655EAA"/>
    <w:rsid w:val="00656157"/>
    <w:rsid w:val="006561E2"/>
    <w:rsid w:val="0065695B"/>
    <w:rsid w:val="00660BE0"/>
    <w:rsid w:val="00660EFA"/>
    <w:rsid w:val="00661070"/>
    <w:rsid w:val="00661791"/>
    <w:rsid w:val="00661F23"/>
    <w:rsid w:val="00661FE2"/>
    <w:rsid w:val="00662737"/>
    <w:rsid w:val="00662985"/>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900"/>
    <w:rsid w:val="006845B5"/>
    <w:rsid w:val="00684EE4"/>
    <w:rsid w:val="0068503C"/>
    <w:rsid w:val="0068546B"/>
    <w:rsid w:val="006857C9"/>
    <w:rsid w:val="00685B37"/>
    <w:rsid w:val="00686976"/>
    <w:rsid w:val="00687F59"/>
    <w:rsid w:val="0069060F"/>
    <w:rsid w:val="00690746"/>
    <w:rsid w:val="006916E6"/>
    <w:rsid w:val="00691754"/>
    <w:rsid w:val="0069195C"/>
    <w:rsid w:val="006921C6"/>
    <w:rsid w:val="00692BC8"/>
    <w:rsid w:val="00692CD6"/>
    <w:rsid w:val="006952FA"/>
    <w:rsid w:val="00695D94"/>
    <w:rsid w:val="00695DA2"/>
    <w:rsid w:val="006961D8"/>
    <w:rsid w:val="00696728"/>
    <w:rsid w:val="00696AC9"/>
    <w:rsid w:val="00697E63"/>
    <w:rsid w:val="006A0006"/>
    <w:rsid w:val="006A01F4"/>
    <w:rsid w:val="006A043B"/>
    <w:rsid w:val="006A1150"/>
    <w:rsid w:val="006A130F"/>
    <w:rsid w:val="006A1614"/>
    <w:rsid w:val="006A2270"/>
    <w:rsid w:val="006A367F"/>
    <w:rsid w:val="006A3B04"/>
    <w:rsid w:val="006A3BFE"/>
    <w:rsid w:val="006A4E20"/>
    <w:rsid w:val="006A5A56"/>
    <w:rsid w:val="006A6026"/>
    <w:rsid w:val="006A69DE"/>
    <w:rsid w:val="006B02CF"/>
    <w:rsid w:val="006B0331"/>
    <w:rsid w:val="006B143D"/>
    <w:rsid w:val="006B185A"/>
    <w:rsid w:val="006B1B6C"/>
    <w:rsid w:val="006B2595"/>
    <w:rsid w:val="006B2FEC"/>
    <w:rsid w:val="006B33D3"/>
    <w:rsid w:val="006B343F"/>
    <w:rsid w:val="006B3BDB"/>
    <w:rsid w:val="006B4C06"/>
    <w:rsid w:val="006B52DA"/>
    <w:rsid w:val="006B57E2"/>
    <w:rsid w:val="006B5E66"/>
    <w:rsid w:val="006B63C1"/>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C24"/>
    <w:rsid w:val="006D0DD5"/>
    <w:rsid w:val="006D16CA"/>
    <w:rsid w:val="006D1ABD"/>
    <w:rsid w:val="006D1D20"/>
    <w:rsid w:val="006D1ECF"/>
    <w:rsid w:val="006D223E"/>
    <w:rsid w:val="006D2F9B"/>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07E9A"/>
    <w:rsid w:val="00711570"/>
    <w:rsid w:val="0071222C"/>
    <w:rsid w:val="007126BF"/>
    <w:rsid w:val="00713C2D"/>
    <w:rsid w:val="00716C3D"/>
    <w:rsid w:val="00716D42"/>
    <w:rsid w:val="00716E91"/>
    <w:rsid w:val="00717B20"/>
    <w:rsid w:val="00720EE9"/>
    <w:rsid w:val="00721DBE"/>
    <w:rsid w:val="00722455"/>
    <w:rsid w:val="00722C70"/>
    <w:rsid w:val="00722EEC"/>
    <w:rsid w:val="0072455A"/>
    <w:rsid w:val="00724CB9"/>
    <w:rsid w:val="00726A2D"/>
    <w:rsid w:val="00726D13"/>
    <w:rsid w:val="00727144"/>
    <w:rsid w:val="00727C95"/>
    <w:rsid w:val="00730140"/>
    <w:rsid w:val="00730463"/>
    <w:rsid w:val="00731F4F"/>
    <w:rsid w:val="007330B4"/>
    <w:rsid w:val="00733D0F"/>
    <w:rsid w:val="0073425E"/>
    <w:rsid w:val="00734B5B"/>
    <w:rsid w:val="0073601B"/>
    <w:rsid w:val="0073638D"/>
    <w:rsid w:val="00736D1B"/>
    <w:rsid w:val="00737879"/>
    <w:rsid w:val="0074171A"/>
    <w:rsid w:val="00741988"/>
    <w:rsid w:val="00743009"/>
    <w:rsid w:val="00743772"/>
    <w:rsid w:val="007440A6"/>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3DB"/>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4CCE"/>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E7FB3"/>
    <w:rsid w:val="007F0446"/>
    <w:rsid w:val="007F1369"/>
    <w:rsid w:val="007F1D14"/>
    <w:rsid w:val="007F2991"/>
    <w:rsid w:val="007F29A7"/>
    <w:rsid w:val="007F2A29"/>
    <w:rsid w:val="007F4C31"/>
    <w:rsid w:val="007F5272"/>
    <w:rsid w:val="007F68FE"/>
    <w:rsid w:val="007F7284"/>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3665"/>
    <w:rsid w:val="008136FC"/>
    <w:rsid w:val="008143C3"/>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894"/>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683"/>
    <w:rsid w:val="00862A27"/>
    <w:rsid w:val="00862CB7"/>
    <w:rsid w:val="00862FA3"/>
    <w:rsid w:val="00863279"/>
    <w:rsid w:val="00865454"/>
    <w:rsid w:val="0086574D"/>
    <w:rsid w:val="00866305"/>
    <w:rsid w:val="0086750D"/>
    <w:rsid w:val="00870766"/>
    <w:rsid w:val="00870DB2"/>
    <w:rsid w:val="0087102B"/>
    <w:rsid w:val="0087123E"/>
    <w:rsid w:val="00871690"/>
    <w:rsid w:val="00871EBD"/>
    <w:rsid w:val="008721AA"/>
    <w:rsid w:val="00873910"/>
    <w:rsid w:val="008745B7"/>
    <w:rsid w:val="008752E7"/>
    <w:rsid w:val="00876E14"/>
    <w:rsid w:val="0088106A"/>
    <w:rsid w:val="00881D28"/>
    <w:rsid w:val="00882243"/>
    <w:rsid w:val="00882503"/>
    <w:rsid w:val="0088256E"/>
    <w:rsid w:val="008831D1"/>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13D"/>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6218"/>
    <w:rsid w:val="008A7AC3"/>
    <w:rsid w:val="008B161B"/>
    <w:rsid w:val="008B2BC9"/>
    <w:rsid w:val="008B2D7F"/>
    <w:rsid w:val="008B3A64"/>
    <w:rsid w:val="008B3D65"/>
    <w:rsid w:val="008B459E"/>
    <w:rsid w:val="008B4A91"/>
    <w:rsid w:val="008B55EB"/>
    <w:rsid w:val="008B6481"/>
    <w:rsid w:val="008B737F"/>
    <w:rsid w:val="008B7483"/>
    <w:rsid w:val="008C0AAF"/>
    <w:rsid w:val="008C1106"/>
    <w:rsid w:val="008C2B99"/>
    <w:rsid w:val="008C2CF9"/>
    <w:rsid w:val="008C3C88"/>
    <w:rsid w:val="008C3FCF"/>
    <w:rsid w:val="008C4724"/>
    <w:rsid w:val="008C4ECD"/>
    <w:rsid w:val="008C5A85"/>
    <w:rsid w:val="008C5EAF"/>
    <w:rsid w:val="008C6BC2"/>
    <w:rsid w:val="008C731B"/>
    <w:rsid w:val="008D0E31"/>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21A"/>
    <w:rsid w:val="00921C76"/>
    <w:rsid w:val="009221FF"/>
    <w:rsid w:val="00922FD6"/>
    <w:rsid w:val="0092494D"/>
    <w:rsid w:val="00927159"/>
    <w:rsid w:val="0093060E"/>
    <w:rsid w:val="00930B60"/>
    <w:rsid w:val="00930CCF"/>
    <w:rsid w:val="00932868"/>
    <w:rsid w:val="00932913"/>
    <w:rsid w:val="0093394D"/>
    <w:rsid w:val="0093575D"/>
    <w:rsid w:val="00936948"/>
    <w:rsid w:val="009374DB"/>
    <w:rsid w:val="0093767A"/>
    <w:rsid w:val="009407A0"/>
    <w:rsid w:val="00940CAA"/>
    <w:rsid w:val="00941147"/>
    <w:rsid w:val="009414F4"/>
    <w:rsid w:val="009419E8"/>
    <w:rsid w:val="0094268B"/>
    <w:rsid w:val="00943A5A"/>
    <w:rsid w:val="009443CD"/>
    <w:rsid w:val="00944875"/>
    <w:rsid w:val="00944C3B"/>
    <w:rsid w:val="0094530E"/>
    <w:rsid w:val="00945D8A"/>
    <w:rsid w:val="00947C68"/>
    <w:rsid w:val="00950E42"/>
    <w:rsid w:val="0095140F"/>
    <w:rsid w:val="00951D09"/>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22C2"/>
    <w:rsid w:val="00972EF6"/>
    <w:rsid w:val="00973D9B"/>
    <w:rsid w:val="00973FCC"/>
    <w:rsid w:val="0097414F"/>
    <w:rsid w:val="00974DFD"/>
    <w:rsid w:val="00976418"/>
    <w:rsid w:val="00976BCB"/>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BD2"/>
    <w:rsid w:val="00993CA1"/>
    <w:rsid w:val="00993CC8"/>
    <w:rsid w:val="0099413D"/>
    <w:rsid w:val="00994559"/>
    <w:rsid w:val="00995260"/>
    <w:rsid w:val="009955A3"/>
    <w:rsid w:val="009955F2"/>
    <w:rsid w:val="00996081"/>
    <w:rsid w:val="009968B7"/>
    <w:rsid w:val="00997479"/>
    <w:rsid w:val="009979AB"/>
    <w:rsid w:val="00997FB9"/>
    <w:rsid w:val="009A0102"/>
    <w:rsid w:val="009A0115"/>
    <w:rsid w:val="009A0203"/>
    <w:rsid w:val="009A04DC"/>
    <w:rsid w:val="009A09AB"/>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4EB3"/>
    <w:rsid w:val="009D5B99"/>
    <w:rsid w:val="009D667F"/>
    <w:rsid w:val="009D69F2"/>
    <w:rsid w:val="009D6BCE"/>
    <w:rsid w:val="009D6BEF"/>
    <w:rsid w:val="009E0037"/>
    <w:rsid w:val="009E0D3A"/>
    <w:rsid w:val="009E1664"/>
    <w:rsid w:val="009E1DE1"/>
    <w:rsid w:val="009E263C"/>
    <w:rsid w:val="009E28D2"/>
    <w:rsid w:val="009E3481"/>
    <w:rsid w:val="009E4603"/>
    <w:rsid w:val="009E6081"/>
    <w:rsid w:val="009E6375"/>
    <w:rsid w:val="009E6FD9"/>
    <w:rsid w:val="009F06D6"/>
    <w:rsid w:val="009F0D96"/>
    <w:rsid w:val="009F2271"/>
    <w:rsid w:val="009F2379"/>
    <w:rsid w:val="009F36FC"/>
    <w:rsid w:val="009F38BB"/>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3D2"/>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2C3"/>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0AA"/>
    <w:rsid w:val="00A202DC"/>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B18"/>
    <w:rsid w:val="00A65FC5"/>
    <w:rsid w:val="00A668CC"/>
    <w:rsid w:val="00A66D8B"/>
    <w:rsid w:val="00A66DB1"/>
    <w:rsid w:val="00A67D7B"/>
    <w:rsid w:val="00A67F84"/>
    <w:rsid w:val="00A71490"/>
    <w:rsid w:val="00A71C6F"/>
    <w:rsid w:val="00A72143"/>
    <w:rsid w:val="00A73212"/>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9FA"/>
    <w:rsid w:val="00A81C91"/>
    <w:rsid w:val="00A81FBD"/>
    <w:rsid w:val="00A82178"/>
    <w:rsid w:val="00A82AD2"/>
    <w:rsid w:val="00A82F8F"/>
    <w:rsid w:val="00A83FE0"/>
    <w:rsid w:val="00A84799"/>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69F"/>
    <w:rsid w:val="00AB1E98"/>
    <w:rsid w:val="00AB1F38"/>
    <w:rsid w:val="00AB2145"/>
    <w:rsid w:val="00AB3581"/>
    <w:rsid w:val="00AB4097"/>
    <w:rsid w:val="00AB444A"/>
    <w:rsid w:val="00AB5F36"/>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6BF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1450"/>
    <w:rsid w:val="00AF1961"/>
    <w:rsid w:val="00AF329C"/>
    <w:rsid w:val="00AF445A"/>
    <w:rsid w:val="00AF4FE8"/>
    <w:rsid w:val="00AF5C6A"/>
    <w:rsid w:val="00AF60ED"/>
    <w:rsid w:val="00AF68E0"/>
    <w:rsid w:val="00AF7845"/>
    <w:rsid w:val="00AF7CDF"/>
    <w:rsid w:val="00B00198"/>
    <w:rsid w:val="00B00CF4"/>
    <w:rsid w:val="00B013EC"/>
    <w:rsid w:val="00B014CD"/>
    <w:rsid w:val="00B01C5C"/>
    <w:rsid w:val="00B01D06"/>
    <w:rsid w:val="00B02A09"/>
    <w:rsid w:val="00B03417"/>
    <w:rsid w:val="00B034C6"/>
    <w:rsid w:val="00B035D0"/>
    <w:rsid w:val="00B04652"/>
    <w:rsid w:val="00B049DD"/>
    <w:rsid w:val="00B05158"/>
    <w:rsid w:val="00B05D39"/>
    <w:rsid w:val="00B05D3A"/>
    <w:rsid w:val="00B060A2"/>
    <w:rsid w:val="00B06589"/>
    <w:rsid w:val="00B071C7"/>
    <w:rsid w:val="00B07430"/>
    <w:rsid w:val="00B07D71"/>
    <w:rsid w:val="00B10DB5"/>
    <w:rsid w:val="00B1117E"/>
    <w:rsid w:val="00B1132D"/>
    <w:rsid w:val="00B11695"/>
    <w:rsid w:val="00B119F4"/>
    <w:rsid w:val="00B12FDF"/>
    <w:rsid w:val="00B147FA"/>
    <w:rsid w:val="00B1480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12"/>
    <w:rsid w:val="00B24845"/>
    <w:rsid w:val="00B24F33"/>
    <w:rsid w:val="00B30632"/>
    <w:rsid w:val="00B31866"/>
    <w:rsid w:val="00B31C4B"/>
    <w:rsid w:val="00B32176"/>
    <w:rsid w:val="00B334EF"/>
    <w:rsid w:val="00B33D8D"/>
    <w:rsid w:val="00B343B1"/>
    <w:rsid w:val="00B34B2B"/>
    <w:rsid w:val="00B36431"/>
    <w:rsid w:val="00B36829"/>
    <w:rsid w:val="00B37166"/>
    <w:rsid w:val="00B372E0"/>
    <w:rsid w:val="00B375A2"/>
    <w:rsid w:val="00B405BD"/>
    <w:rsid w:val="00B4067D"/>
    <w:rsid w:val="00B40B23"/>
    <w:rsid w:val="00B41CD9"/>
    <w:rsid w:val="00B4254B"/>
    <w:rsid w:val="00B4265A"/>
    <w:rsid w:val="00B430D4"/>
    <w:rsid w:val="00B443A2"/>
    <w:rsid w:val="00B44605"/>
    <w:rsid w:val="00B44637"/>
    <w:rsid w:val="00B4480E"/>
    <w:rsid w:val="00B45961"/>
    <w:rsid w:val="00B45CE8"/>
    <w:rsid w:val="00B46BBF"/>
    <w:rsid w:val="00B4731B"/>
    <w:rsid w:val="00B47ED4"/>
    <w:rsid w:val="00B500F2"/>
    <w:rsid w:val="00B50B41"/>
    <w:rsid w:val="00B5180E"/>
    <w:rsid w:val="00B51D94"/>
    <w:rsid w:val="00B53D31"/>
    <w:rsid w:val="00B5475D"/>
    <w:rsid w:val="00B54827"/>
    <w:rsid w:val="00B55144"/>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57F"/>
    <w:rsid w:val="00B65792"/>
    <w:rsid w:val="00B6645D"/>
    <w:rsid w:val="00B66C45"/>
    <w:rsid w:val="00B67CBC"/>
    <w:rsid w:val="00B70205"/>
    <w:rsid w:val="00B70ECB"/>
    <w:rsid w:val="00B717F2"/>
    <w:rsid w:val="00B7205A"/>
    <w:rsid w:val="00B72E17"/>
    <w:rsid w:val="00B73172"/>
    <w:rsid w:val="00B73C7B"/>
    <w:rsid w:val="00B73D22"/>
    <w:rsid w:val="00B73FDA"/>
    <w:rsid w:val="00B7417A"/>
    <w:rsid w:val="00B74786"/>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36D"/>
    <w:rsid w:val="00B91F6A"/>
    <w:rsid w:val="00B92E3D"/>
    <w:rsid w:val="00B93600"/>
    <w:rsid w:val="00B94696"/>
    <w:rsid w:val="00B94A6D"/>
    <w:rsid w:val="00B95219"/>
    <w:rsid w:val="00B953FA"/>
    <w:rsid w:val="00B9635F"/>
    <w:rsid w:val="00B9647B"/>
    <w:rsid w:val="00B97949"/>
    <w:rsid w:val="00B979CE"/>
    <w:rsid w:val="00B97BAA"/>
    <w:rsid w:val="00BA00E3"/>
    <w:rsid w:val="00BA1E38"/>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196"/>
    <w:rsid w:val="00BB2F46"/>
    <w:rsid w:val="00BB4999"/>
    <w:rsid w:val="00BB58B6"/>
    <w:rsid w:val="00BB5C2F"/>
    <w:rsid w:val="00BB74AA"/>
    <w:rsid w:val="00BB7C3A"/>
    <w:rsid w:val="00BC0DE5"/>
    <w:rsid w:val="00BC0FDC"/>
    <w:rsid w:val="00BC291C"/>
    <w:rsid w:val="00BC3B66"/>
    <w:rsid w:val="00BC43E4"/>
    <w:rsid w:val="00BC49B5"/>
    <w:rsid w:val="00BC4AEF"/>
    <w:rsid w:val="00BC5765"/>
    <w:rsid w:val="00BC589F"/>
    <w:rsid w:val="00BC5E84"/>
    <w:rsid w:val="00BC6FBD"/>
    <w:rsid w:val="00BC7FD9"/>
    <w:rsid w:val="00BC7FE7"/>
    <w:rsid w:val="00BD1007"/>
    <w:rsid w:val="00BD252F"/>
    <w:rsid w:val="00BD2619"/>
    <w:rsid w:val="00BD2F50"/>
    <w:rsid w:val="00BD3046"/>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72B"/>
    <w:rsid w:val="00C01928"/>
    <w:rsid w:val="00C02DF2"/>
    <w:rsid w:val="00C034CD"/>
    <w:rsid w:val="00C03F76"/>
    <w:rsid w:val="00C05169"/>
    <w:rsid w:val="00C059A7"/>
    <w:rsid w:val="00C05FC9"/>
    <w:rsid w:val="00C06A77"/>
    <w:rsid w:val="00C06E8A"/>
    <w:rsid w:val="00C075CA"/>
    <w:rsid w:val="00C1175B"/>
    <w:rsid w:val="00C13CBF"/>
    <w:rsid w:val="00C14326"/>
    <w:rsid w:val="00C143DF"/>
    <w:rsid w:val="00C1486F"/>
    <w:rsid w:val="00C15C36"/>
    <w:rsid w:val="00C1639E"/>
    <w:rsid w:val="00C16F6A"/>
    <w:rsid w:val="00C16F9A"/>
    <w:rsid w:val="00C17390"/>
    <w:rsid w:val="00C1789C"/>
    <w:rsid w:val="00C2035D"/>
    <w:rsid w:val="00C203C0"/>
    <w:rsid w:val="00C20C74"/>
    <w:rsid w:val="00C20FB4"/>
    <w:rsid w:val="00C2188C"/>
    <w:rsid w:val="00C22B0B"/>
    <w:rsid w:val="00C22EBD"/>
    <w:rsid w:val="00C23F6D"/>
    <w:rsid w:val="00C24554"/>
    <w:rsid w:val="00C25093"/>
    <w:rsid w:val="00C25274"/>
    <w:rsid w:val="00C26866"/>
    <w:rsid w:val="00C26A02"/>
    <w:rsid w:val="00C27DCE"/>
    <w:rsid w:val="00C30752"/>
    <w:rsid w:val="00C3084F"/>
    <w:rsid w:val="00C313D3"/>
    <w:rsid w:val="00C329A1"/>
    <w:rsid w:val="00C33D49"/>
    <w:rsid w:val="00C34162"/>
    <w:rsid w:val="00C35529"/>
    <w:rsid w:val="00C356C4"/>
    <w:rsid w:val="00C3739D"/>
    <w:rsid w:val="00C418D4"/>
    <w:rsid w:val="00C423F2"/>
    <w:rsid w:val="00C4393D"/>
    <w:rsid w:val="00C44289"/>
    <w:rsid w:val="00C45F1A"/>
    <w:rsid w:val="00C4736A"/>
    <w:rsid w:val="00C47D86"/>
    <w:rsid w:val="00C506C1"/>
    <w:rsid w:val="00C51647"/>
    <w:rsid w:val="00C51909"/>
    <w:rsid w:val="00C51A9F"/>
    <w:rsid w:val="00C51EB6"/>
    <w:rsid w:val="00C52435"/>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5F38"/>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2BF"/>
    <w:rsid w:val="00CB5C4A"/>
    <w:rsid w:val="00CB70C4"/>
    <w:rsid w:val="00CB770D"/>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0EC"/>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5302"/>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851"/>
    <w:rsid w:val="00D26998"/>
    <w:rsid w:val="00D26A70"/>
    <w:rsid w:val="00D27130"/>
    <w:rsid w:val="00D30FBF"/>
    <w:rsid w:val="00D31BAC"/>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0F39"/>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14DB"/>
    <w:rsid w:val="00D6229F"/>
    <w:rsid w:val="00D6230A"/>
    <w:rsid w:val="00D6256B"/>
    <w:rsid w:val="00D627EE"/>
    <w:rsid w:val="00D62CF4"/>
    <w:rsid w:val="00D63405"/>
    <w:rsid w:val="00D63B03"/>
    <w:rsid w:val="00D6499F"/>
    <w:rsid w:val="00D649D6"/>
    <w:rsid w:val="00D64E0B"/>
    <w:rsid w:val="00D65431"/>
    <w:rsid w:val="00D65736"/>
    <w:rsid w:val="00D657D5"/>
    <w:rsid w:val="00D66D69"/>
    <w:rsid w:val="00D67BD2"/>
    <w:rsid w:val="00D70B25"/>
    <w:rsid w:val="00D712EC"/>
    <w:rsid w:val="00D715AD"/>
    <w:rsid w:val="00D71A40"/>
    <w:rsid w:val="00D7231E"/>
    <w:rsid w:val="00D72942"/>
    <w:rsid w:val="00D733E6"/>
    <w:rsid w:val="00D7416E"/>
    <w:rsid w:val="00D74B64"/>
    <w:rsid w:val="00D757D5"/>
    <w:rsid w:val="00D75ABE"/>
    <w:rsid w:val="00D802B4"/>
    <w:rsid w:val="00D80598"/>
    <w:rsid w:val="00D81704"/>
    <w:rsid w:val="00D829B7"/>
    <w:rsid w:val="00D834A7"/>
    <w:rsid w:val="00D85965"/>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511"/>
    <w:rsid w:val="00DA6A7C"/>
    <w:rsid w:val="00DB0369"/>
    <w:rsid w:val="00DB06CE"/>
    <w:rsid w:val="00DB07C0"/>
    <w:rsid w:val="00DB18BA"/>
    <w:rsid w:val="00DB196C"/>
    <w:rsid w:val="00DB1B52"/>
    <w:rsid w:val="00DB1FE2"/>
    <w:rsid w:val="00DB1FF9"/>
    <w:rsid w:val="00DB2064"/>
    <w:rsid w:val="00DB3214"/>
    <w:rsid w:val="00DB3647"/>
    <w:rsid w:val="00DB3EE2"/>
    <w:rsid w:val="00DB472C"/>
    <w:rsid w:val="00DB4FD9"/>
    <w:rsid w:val="00DB5185"/>
    <w:rsid w:val="00DB5A3D"/>
    <w:rsid w:val="00DB652F"/>
    <w:rsid w:val="00DC08EA"/>
    <w:rsid w:val="00DC0E7B"/>
    <w:rsid w:val="00DC1546"/>
    <w:rsid w:val="00DC1803"/>
    <w:rsid w:val="00DC1CAC"/>
    <w:rsid w:val="00DC392A"/>
    <w:rsid w:val="00DC3DD7"/>
    <w:rsid w:val="00DC4CF9"/>
    <w:rsid w:val="00DC4D3D"/>
    <w:rsid w:val="00DC4F7A"/>
    <w:rsid w:val="00DC5A7C"/>
    <w:rsid w:val="00DC5CE3"/>
    <w:rsid w:val="00DC5D55"/>
    <w:rsid w:val="00DC641D"/>
    <w:rsid w:val="00DC6C09"/>
    <w:rsid w:val="00DC7D15"/>
    <w:rsid w:val="00DD04B2"/>
    <w:rsid w:val="00DD12B9"/>
    <w:rsid w:val="00DD17C4"/>
    <w:rsid w:val="00DD27B8"/>
    <w:rsid w:val="00DD37AA"/>
    <w:rsid w:val="00DD3A2C"/>
    <w:rsid w:val="00DD3A46"/>
    <w:rsid w:val="00DD3ABE"/>
    <w:rsid w:val="00DD3F90"/>
    <w:rsid w:val="00DD471B"/>
    <w:rsid w:val="00DD4F33"/>
    <w:rsid w:val="00DD4F62"/>
    <w:rsid w:val="00DD6368"/>
    <w:rsid w:val="00DE0140"/>
    <w:rsid w:val="00DE0318"/>
    <w:rsid w:val="00DE04E9"/>
    <w:rsid w:val="00DE079E"/>
    <w:rsid w:val="00DE0D95"/>
    <w:rsid w:val="00DE139C"/>
    <w:rsid w:val="00DE1610"/>
    <w:rsid w:val="00DE1B0A"/>
    <w:rsid w:val="00DE1E94"/>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0519"/>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4FBD"/>
    <w:rsid w:val="00E053DF"/>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5CF3"/>
    <w:rsid w:val="00E162A1"/>
    <w:rsid w:val="00E163A9"/>
    <w:rsid w:val="00E16642"/>
    <w:rsid w:val="00E16B1A"/>
    <w:rsid w:val="00E173A0"/>
    <w:rsid w:val="00E178D6"/>
    <w:rsid w:val="00E17AF3"/>
    <w:rsid w:val="00E20A29"/>
    <w:rsid w:val="00E21272"/>
    <w:rsid w:val="00E217EF"/>
    <w:rsid w:val="00E2271E"/>
    <w:rsid w:val="00E22923"/>
    <w:rsid w:val="00E229BE"/>
    <w:rsid w:val="00E22BDE"/>
    <w:rsid w:val="00E2358E"/>
    <w:rsid w:val="00E239BD"/>
    <w:rsid w:val="00E244A6"/>
    <w:rsid w:val="00E24B3A"/>
    <w:rsid w:val="00E2549C"/>
    <w:rsid w:val="00E2581E"/>
    <w:rsid w:val="00E260A9"/>
    <w:rsid w:val="00E26B98"/>
    <w:rsid w:val="00E2755C"/>
    <w:rsid w:val="00E30668"/>
    <w:rsid w:val="00E30969"/>
    <w:rsid w:val="00E31AE3"/>
    <w:rsid w:val="00E31F65"/>
    <w:rsid w:val="00E32151"/>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050"/>
    <w:rsid w:val="00E62892"/>
    <w:rsid w:val="00E62984"/>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3981"/>
    <w:rsid w:val="00E83EC8"/>
    <w:rsid w:val="00E848E9"/>
    <w:rsid w:val="00E84F81"/>
    <w:rsid w:val="00E85022"/>
    <w:rsid w:val="00E85B87"/>
    <w:rsid w:val="00E8619B"/>
    <w:rsid w:val="00E861C9"/>
    <w:rsid w:val="00E86B57"/>
    <w:rsid w:val="00E86E12"/>
    <w:rsid w:val="00E87CD7"/>
    <w:rsid w:val="00E87F96"/>
    <w:rsid w:val="00E90211"/>
    <w:rsid w:val="00E907DD"/>
    <w:rsid w:val="00E91E1F"/>
    <w:rsid w:val="00E928B3"/>
    <w:rsid w:val="00E9451C"/>
    <w:rsid w:val="00E94626"/>
    <w:rsid w:val="00E9466D"/>
    <w:rsid w:val="00E94A88"/>
    <w:rsid w:val="00E94B80"/>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BFA"/>
    <w:rsid w:val="00EB130C"/>
    <w:rsid w:val="00EB397E"/>
    <w:rsid w:val="00EB3AA5"/>
    <w:rsid w:val="00EB567B"/>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A85"/>
    <w:rsid w:val="00ED3BDB"/>
    <w:rsid w:val="00ED4BDD"/>
    <w:rsid w:val="00ED51D2"/>
    <w:rsid w:val="00ED5FB8"/>
    <w:rsid w:val="00ED6198"/>
    <w:rsid w:val="00EE1159"/>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83C"/>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1CB"/>
    <w:rsid w:val="00F37348"/>
    <w:rsid w:val="00F4176D"/>
    <w:rsid w:val="00F41BF4"/>
    <w:rsid w:val="00F41C07"/>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317"/>
    <w:rsid w:val="00F65B7B"/>
    <w:rsid w:val="00F66105"/>
    <w:rsid w:val="00F66A1A"/>
    <w:rsid w:val="00F66A88"/>
    <w:rsid w:val="00F66DD8"/>
    <w:rsid w:val="00F676D5"/>
    <w:rsid w:val="00F70211"/>
    <w:rsid w:val="00F703E4"/>
    <w:rsid w:val="00F710A5"/>
    <w:rsid w:val="00F71DF2"/>
    <w:rsid w:val="00F731B8"/>
    <w:rsid w:val="00F7339C"/>
    <w:rsid w:val="00F7375B"/>
    <w:rsid w:val="00F73DCF"/>
    <w:rsid w:val="00F7581B"/>
    <w:rsid w:val="00F7734A"/>
    <w:rsid w:val="00F775DE"/>
    <w:rsid w:val="00F77DD7"/>
    <w:rsid w:val="00F77F4A"/>
    <w:rsid w:val="00F80A0F"/>
    <w:rsid w:val="00F8434A"/>
    <w:rsid w:val="00F850DE"/>
    <w:rsid w:val="00F8572C"/>
    <w:rsid w:val="00F85E55"/>
    <w:rsid w:val="00F85EE4"/>
    <w:rsid w:val="00F878A2"/>
    <w:rsid w:val="00F9002E"/>
    <w:rsid w:val="00F905E8"/>
    <w:rsid w:val="00F91395"/>
    <w:rsid w:val="00F9176E"/>
    <w:rsid w:val="00F91D2C"/>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BD4"/>
    <w:rsid w:val="00FC5BEC"/>
    <w:rsid w:val="00FC7D53"/>
    <w:rsid w:val="00FD06D9"/>
    <w:rsid w:val="00FD0D45"/>
    <w:rsid w:val="00FD128D"/>
    <w:rsid w:val="00FD12F2"/>
    <w:rsid w:val="00FD174D"/>
    <w:rsid w:val="00FD1D13"/>
    <w:rsid w:val="00FD1E0D"/>
    <w:rsid w:val="00FD1E2C"/>
    <w:rsid w:val="00FD2502"/>
    <w:rsid w:val="00FD274F"/>
    <w:rsid w:val="00FD2C3F"/>
    <w:rsid w:val="00FD2E54"/>
    <w:rsid w:val="00FD3A05"/>
    <w:rsid w:val="00FD3E6B"/>
    <w:rsid w:val="00FD42B8"/>
    <w:rsid w:val="00FD4402"/>
    <w:rsid w:val="00FD5748"/>
    <w:rsid w:val="00FD686C"/>
    <w:rsid w:val="00FD76E4"/>
    <w:rsid w:val="00FD7797"/>
    <w:rsid w:val="00FD77AC"/>
    <w:rsid w:val="00FD77B8"/>
    <w:rsid w:val="00FD78DF"/>
    <w:rsid w:val="00FD7FE4"/>
    <w:rsid w:val="00FE00D3"/>
    <w:rsid w:val="00FE05ED"/>
    <w:rsid w:val="00FE0A3F"/>
    <w:rsid w:val="00FE11DB"/>
    <w:rsid w:val="00FE13F1"/>
    <w:rsid w:val="00FE2F28"/>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4BC3"/>
    <w:rsid w:val="00FF5080"/>
    <w:rsid w:val="00FF6875"/>
    <w:rsid w:val="00FF6B1B"/>
    <w:rsid w:val="00FF6F68"/>
    <w:rsid w:val="00FF761C"/>
    <w:rsid w:val="00FF79B3"/>
    <w:rsid w:val="00FF79F5"/>
    <w:rsid w:val="00FF7D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 w:type="paragraph" w:customStyle="1" w:styleId="pf0">
    <w:name w:val="pf0"/>
    <w:basedOn w:val="Normal"/>
    <w:rsid w:val="008C0AAF"/>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64030340">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1120-9B7F-4F91-AD69-2B2D2D90E5E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07</TotalTime>
  <Pages>28</Pages>
  <Words>8413</Words>
  <Characters>329582</Characters>
  <Application>Microsoft Office Word</Application>
  <DocSecurity>0</DocSecurity>
  <Lines>6338</Lines>
  <Paragraphs>2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08</cp:revision>
  <cp:lastPrinted>2024-01-22T16:16:00Z</cp:lastPrinted>
  <dcterms:created xsi:type="dcterms:W3CDTF">2024-03-05T16:08:00Z</dcterms:created>
  <dcterms:modified xsi:type="dcterms:W3CDTF">2024-03-1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